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DFB71" w14:textId="1E55145E" w:rsidR="00E83DE3" w:rsidRPr="00785A71" w:rsidRDefault="00CD305B" w:rsidP="007513C0">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0C23F26C" w14:textId="24E7F17A" w:rsidR="00E83DE3" w:rsidRPr="00785A71" w:rsidRDefault="00937995" w:rsidP="007513C0">
      <w:pPr>
        <w:pStyle w:val="Heading1"/>
        <w:jc w:val="center"/>
        <w:rPr>
          <w:rFonts w:ascii="Times New Roman" w:eastAsia="Times New Roman" w:hAnsi="Times New Roman" w:cs="Times New Roman"/>
          <w:b/>
          <w:color w:val="212529"/>
          <w:sz w:val="28"/>
          <w:szCs w:val="28"/>
        </w:rPr>
      </w:pPr>
      <w:bookmarkStart w:id="0" w:name="_Toc99714760"/>
      <w:r w:rsidRPr="00785A71">
        <w:rPr>
          <w:rFonts w:ascii="Times New Roman" w:eastAsia="Times New Roman" w:hAnsi="Times New Roman" w:cs="Times New Roman"/>
          <w:b/>
          <w:color w:val="212529"/>
          <w:sz w:val="28"/>
          <w:szCs w:val="28"/>
        </w:rPr>
        <w:t>TUGAS AKHIR</w:t>
      </w:r>
      <w:bookmarkEnd w:id="0"/>
      <w:r w:rsidRPr="00785A71">
        <w:rPr>
          <w:rFonts w:ascii="Times New Roman" w:eastAsia="Times New Roman" w:hAnsi="Times New Roman" w:cs="Times New Roman"/>
          <w:b/>
          <w:color w:val="212529"/>
          <w:sz w:val="28"/>
          <w:szCs w:val="28"/>
        </w:rPr>
        <w:br/>
      </w: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712A983A">
            <wp:extent cx="1979930" cy="1929130"/>
            <wp:effectExtent l="0" t="0" r="0" b="0"/>
            <wp:docPr id="96" name="image33.png"/>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600"/>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785A71" w:rsidRDefault="00937995" w:rsidP="007513C0">
      <w:pPr>
        <w:spacing w:line="276" w:lineRule="auto"/>
        <w:jc w:val="center"/>
        <w:rPr>
          <w:rFonts w:eastAsia="Times New Roman"/>
          <w:b/>
          <w:bCs/>
          <w:color w:val="212529"/>
          <w:sz w:val="28"/>
          <w:szCs w:val="28"/>
        </w:rPr>
      </w:pPr>
      <w:r w:rsidRPr="00785A71">
        <w:rPr>
          <w:rFonts w:eastAsia="Times New Roman"/>
          <w:b/>
          <w:bCs/>
          <w:color w:val="212529"/>
          <w:sz w:val="28"/>
          <w:szCs w:val="28"/>
        </w:rPr>
        <w:t>Disusun oleh :</w:t>
      </w:r>
    </w:p>
    <w:p w14:paraId="300E6233" w14:textId="491C3C09" w:rsidR="00E83DE3" w:rsidRPr="00785A71" w:rsidRDefault="00CD305B" w:rsidP="007513C0">
      <w:pPr>
        <w:spacing w:line="276" w:lineRule="auto"/>
        <w:jc w:val="center"/>
        <w:rPr>
          <w:rFonts w:eastAsia="Times New Roman"/>
          <w:b/>
          <w:bCs/>
          <w:color w:val="212529"/>
          <w:sz w:val="28"/>
          <w:szCs w:val="28"/>
          <w:lang w:val="en-US"/>
        </w:rPr>
      </w:pPr>
      <w:r w:rsidRPr="00785A71">
        <w:rPr>
          <w:rFonts w:eastAsia="Times New Roman"/>
          <w:b/>
          <w:bCs/>
          <w:color w:val="212529"/>
          <w:sz w:val="28"/>
          <w:szCs w:val="28"/>
          <w:u w:val="single"/>
          <w:lang w:val="en-US"/>
        </w:rPr>
        <w:t>Rama Tri Agung</w:t>
      </w:r>
      <w:r w:rsidR="00937995" w:rsidRPr="00785A71">
        <w:rPr>
          <w:rFonts w:eastAsia="Times New Roman"/>
          <w:b/>
          <w:bCs/>
          <w:color w:val="212529"/>
          <w:sz w:val="28"/>
          <w:szCs w:val="28"/>
        </w:rPr>
        <w:br/>
      </w:r>
      <w:r w:rsidRPr="00785A71">
        <w:rPr>
          <w:rFonts w:eastAsia="Times New Roman"/>
          <w:b/>
          <w:bCs/>
          <w:color w:val="212529"/>
          <w:sz w:val="28"/>
          <w:szCs w:val="28"/>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2766D454" w:rsidR="00EF7DBA" w:rsidRPr="00785A71" w:rsidRDefault="00EF7DBA"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785A71" w:rsidRDefault="00841D3E" w:rsidP="007513C0">
      <w:pPr>
        <w:spacing w:after="0" w:line="276" w:lineRule="auto"/>
        <w:jc w:val="center"/>
        <w:rPr>
          <w:rFonts w:eastAsia="Times New Roman"/>
        </w:rPr>
      </w:pPr>
      <w:r w:rsidRPr="00785A71">
        <w:rPr>
          <w:rFonts w:eastAsia="Times New Roman"/>
          <w:b/>
          <w:bCs/>
          <w:color w:val="000000"/>
        </w:rPr>
        <w:t>PROGRAM STUDI INFORMATIKA</w:t>
      </w:r>
    </w:p>
    <w:p w14:paraId="6C471545" w14:textId="6FA1FB61" w:rsidR="00841D3E" w:rsidRPr="00785A71" w:rsidRDefault="00841D3E" w:rsidP="007513C0">
      <w:pPr>
        <w:spacing w:after="0" w:line="276" w:lineRule="auto"/>
        <w:jc w:val="center"/>
        <w:rPr>
          <w:rFonts w:eastAsia="Times New Roman"/>
        </w:rPr>
      </w:pPr>
      <w:r w:rsidRPr="00785A71">
        <w:rPr>
          <w:rFonts w:eastAsia="Times New Roman"/>
          <w:b/>
          <w:bCs/>
          <w:color w:val="000000"/>
        </w:rPr>
        <w:t>JURUSAN INFORMATIKA</w:t>
      </w:r>
    </w:p>
    <w:p w14:paraId="7E07F2DF" w14:textId="0188EB75" w:rsidR="00841D3E" w:rsidRPr="00785A71" w:rsidRDefault="00841D3E" w:rsidP="007513C0">
      <w:pPr>
        <w:spacing w:after="0" w:line="276" w:lineRule="auto"/>
        <w:jc w:val="center"/>
        <w:rPr>
          <w:rFonts w:eastAsia="Times New Roman"/>
        </w:rPr>
      </w:pPr>
      <w:r w:rsidRPr="00785A71">
        <w:rPr>
          <w:rFonts w:eastAsia="Times New Roman"/>
          <w:b/>
          <w:bCs/>
          <w:color w:val="000000"/>
        </w:rPr>
        <w:t>FAKULTAS TEKNIK INDUSTRI</w:t>
      </w:r>
    </w:p>
    <w:p w14:paraId="11FD4A21" w14:textId="7CBD96EE" w:rsidR="00841D3E" w:rsidRPr="00785A71" w:rsidRDefault="00841D3E" w:rsidP="007513C0">
      <w:pPr>
        <w:spacing w:after="0" w:line="276" w:lineRule="auto"/>
        <w:jc w:val="center"/>
        <w:rPr>
          <w:rFonts w:eastAsia="Times New Roman"/>
        </w:rPr>
      </w:pPr>
      <w:r w:rsidRPr="00785A71">
        <w:rPr>
          <w:rFonts w:eastAsia="Times New Roman"/>
          <w:b/>
          <w:bCs/>
          <w:color w:val="000000"/>
        </w:rPr>
        <w:t>UNIVERSITAS PEMBANGUNAN NASIONAL “VETERAN”</w:t>
      </w:r>
    </w:p>
    <w:p w14:paraId="3D1183DE" w14:textId="105427D8" w:rsidR="00841D3E" w:rsidRPr="00785A71" w:rsidRDefault="00841D3E" w:rsidP="007513C0">
      <w:pPr>
        <w:spacing w:after="0" w:line="276" w:lineRule="auto"/>
        <w:jc w:val="center"/>
        <w:rPr>
          <w:rFonts w:eastAsia="Times New Roman"/>
        </w:rPr>
      </w:pPr>
      <w:r w:rsidRPr="00785A71">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785A71">
        <w:rPr>
          <w:rFonts w:eastAsia="Times New Roman"/>
          <w:b/>
          <w:bCs/>
          <w:color w:val="000000"/>
        </w:rPr>
        <w:t>202</w:t>
      </w:r>
      <w:r w:rsidR="00C52BD3" w:rsidRPr="00785A71">
        <w:rPr>
          <w:rFonts w:eastAsia="Times New Roman"/>
          <w:b/>
          <w:bCs/>
          <w:color w:val="000000"/>
          <w:lang w:val="en-US"/>
        </w:rPr>
        <w:t>2</w:t>
      </w:r>
    </w:p>
    <w:p w14:paraId="161D9CF2" w14:textId="004379E2" w:rsidR="00E83DE3" w:rsidRPr="00785A71" w:rsidRDefault="00937995" w:rsidP="007513C0">
      <w:pPr>
        <w:pStyle w:val="Heading1"/>
        <w:jc w:val="center"/>
        <w:rPr>
          <w:rFonts w:ascii="Times New Roman" w:hAnsi="Times New Roman" w:cs="Times New Roman"/>
          <w:b/>
          <w:bCs/>
          <w:sz w:val="24"/>
          <w:szCs w:val="24"/>
        </w:rPr>
      </w:pPr>
      <w:bookmarkStart w:id="1" w:name="_Toc99714761"/>
      <w:r w:rsidRPr="00785A71">
        <w:rPr>
          <w:rFonts w:ascii="Times New Roman" w:hAnsi="Times New Roman" w:cs="Times New Roman"/>
          <w:b/>
          <w:bCs/>
          <w:sz w:val="24"/>
          <w:szCs w:val="24"/>
        </w:rPr>
        <w:lastRenderedPageBreak/>
        <w:t>HALAMAN PENGESAHAN PEMBIMBING</w:t>
      </w:r>
      <w:bookmarkEnd w:id="1"/>
    </w:p>
    <w:p w14:paraId="091AA917" w14:textId="09D907FF" w:rsidR="00E83DE3" w:rsidRPr="00785A71" w:rsidRDefault="00E83DE3" w:rsidP="007513C0">
      <w:pPr>
        <w:spacing w:line="276" w:lineRule="auto"/>
        <w:jc w:val="center"/>
        <w:rPr>
          <w:rFonts w:eastAsia="Times New Roman"/>
          <w:b/>
          <w:color w:val="212529"/>
        </w:rPr>
      </w:pPr>
    </w:p>
    <w:p w14:paraId="5ED57B2B" w14:textId="14152F1F" w:rsidR="00E83DE3" w:rsidRPr="00785A71" w:rsidRDefault="00E83DE3" w:rsidP="007513C0">
      <w:pPr>
        <w:spacing w:line="276" w:lineRule="auto"/>
        <w:jc w:val="center"/>
        <w:rPr>
          <w:rFonts w:eastAsia="Times New Roman"/>
          <w:b/>
          <w:color w:val="212529"/>
        </w:rPr>
      </w:pPr>
    </w:p>
    <w:p w14:paraId="3EE31A15" w14:textId="657DCBD9" w:rsidR="00E83DE3" w:rsidRPr="00785A71" w:rsidRDefault="00CD305B" w:rsidP="007513C0">
      <w:pPr>
        <w:spacing w:line="276" w:lineRule="auto"/>
        <w:jc w:val="center"/>
        <w:rPr>
          <w:rFonts w:eastAsia="Times New Roman"/>
          <w:b/>
          <w:color w:val="212529"/>
        </w:rPr>
      </w:pPr>
      <w:bookmarkStart w:id="2" w:name="_Hlk99710359"/>
      <w:r w:rsidRPr="00785A71">
        <w:rPr>
          <w:rFonts w:eastAsia="Times New Roman"/>
          <w:b/>
          <w:color w:val="212529"/>
        </w:rPr>
        <w:t xml:space="preserve">PENERAPAN ALGORITMA SUPPORT VECTOR MACHINE DAN SCALE INVARIANT FEATURE TRANSFORM UNTUK PENGENALAN TULISAN TANGAN PADA KARAKTER HANACARAKA AKSARA JAWA </w:t>
      </w:r>
      <w:bookmarkEnd w:id="2"/>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4B568579" w14:textId="50750BB2"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514B48C0" w14:textId="77777777" w:rsidR="00E83DE3" w:rsidRPr="00785A71" w:rsidRDefault="00E83DE3" w:rsidP="007513C0">
      <w:pPr>
        <w:spacing w:line="276" w:lineRule="auto"/>
        <w:jc w:val="center"/>
        <w:rPr>
          <w:rFonts w:eastAsia="Times New Roman"/>
          <w:color w:val="212529"/>
        </w:rPr>
      </w:pPr>
    </w:p>
    <w:p w14:paraId="5032C6C4" w14:textId="5BC8BF50"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 xml:space="preserve">Telah </w:t>
      </w:r>
      <w:r w:rsidR="00EA4524" w:rsidRPr="00785A71">
        <w:rPr>
          <w:rFonts w:eastAsia="Times New Roman"/>
          <w:color w:val="212529"/>
          <w:lang w:val="en-US"/>
        </w:rPr>
        <w:t>diuji dan dinyatakan lulus pada tanggal ……….. oleh:</w:t>
      </w:r>
    </w:p>
    <w:p w14:paraId="47001EF3" w14:textId="77777777" w:rsidR="00E83DE3" w:rsidRPr="00785A71" w:rsidRDefault="00E83DE3" w:rsidP="007513C0">
      <w:pPr>
        <w:spacing w:line="276" w:lineRule="auto"/>
        <w:rPr>
          <w:rFonts w:eastAsia="Times New Roman"/>
          <w:b/>
          <w:color w:val="212529"/>
        </w:rPr>
      </w:pPr>
    </w:p>
    <w:p w14:paraId="6AB030A2" w14:textId="77777777" w:rsidR="00E83DE3" w:rsidRPr="00785A71" w:rsidRDefault="00E83DE3" w:rsidP="007513C0">
      <w:pPr>
        <w:spacing w:line="276" w:lineRule="auto"/>
        <w:rPr>
          <w:rFonts w:eastAsia="Times New Roman"/>
          <w:b/>
          <w:color w:val="212529"/>
        </w:rPr>
      </w:pP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3D9A7A4C">
                <wp:simplePos x="0" y="0"/>
                <wp:positionH relativeFrom="column">
                  <wp:posOffset>1397000</wp:posOffset>
                </wp:positionH>
                <wp:positionV relativeFrom="paragraph">
                  <wp:posOffset>2479675</wp:posOffset>
                </wp:positionV>
                <wp:extent cx="2762250" cy="1640840"/>
                <wp:effectExtent l="0" t="0" r="0" b="0"/>
                <wp:wrapNone/>
                <wp:docPr id="81" name="Rectangles 81"/>
                <wp:cNvGraphicFramePr/>
                <a:graphic xmlns:a="http://schemas.openxmlformats.org/drawingml/2006/main">
                  <a:graphicData uri="http://schemas.microsoft.com/office/word/2010/wordprocessingShape">
                    <wps:wsp>
                      <wps:cNvSpPr/>
                      <wps:spPr>
                        <a:xfrm>
                          <a:off x="0" y="0"/>
                          <a:ext cx="2762250" cy="1640840"/>
                        </a:xfrm>
                        <a:prstGeom prst="rect">
                          <a:avLst/>
                        </a:prstGeom>
                        <a:solidFill>
                          <a:schemeClr val="lt1"/>
                        </a:solidFill>
                        <a:ln w="9525" cap="flat" cmpd="sng">
                          <a:solidFill>
                            <a:schemeClr val="lt1"/>
                          </a:solidFill>
                          <a:prstDash val="solid"/>
                          <a:round/>
                          <a:headEnd type="none" w="sm" len="sm"/>
                          <a:tailEnd type="none" w="sm" len="sm"/>
                        </a:ln>
                      </wps:spPr>
                      <wps:txbx>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wps:txbx>
                      <wps:bodyPr spcFirstLastPara="1" wrap="square" lIns="91425" tIns="45700" rIns="91425" bIns="45700" anchor="t" anchorCtr="0">
                        <a:noAutofit/>
                      </wps:bodyPr>
                    </wps:wsp>
                  </a:graphicData>
                </a:graphic>
              </wp:anchor>
            </w:drawing>
          </mc:Choice>
          <mc:Fallback>
            <w:pict>
              <v:rect w14:anchorId="635EEE05" id="Rectangles 81" o:spid="_x0000_s1027" style="position:absolute;margin-left:110pt;margin-top:195.25pt;width:217.5pt;height:129.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" fillcolor="white [3201]" strokecolor="white [3201]">
                <v:stroke startarrowwidth="narrow" startarrowlength="short" endarrowwidth="narrow" endarrowlength="short" joinstyle="round"/>
                <v:textbox inset="2.53958mm,1.2694mm,2.53958mm,1.2694mm">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v:textbox>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v:textbox>
                <w10:anchorlock/>
              </v:rect>
            </w:pict>
          </mc:Fallback>
        </mc:AlternateContent>
      </w:r>
      <w:r w:rsidR="00937995" w:rsidRPr="00785A71">
        <w:br w:type="page"/>
      </w:r>
    </w:p>
    <w:p w14:paraId="1CA6AA7A" w14:textId="50DE044C" w:rsidR="00EA4524" w:rsidRPr="00785A71" w:rsidRDefault="00EA4524" w:rsidP="007513C0">
      <w:pPr>
        <w:pStyle w:val="Heading1"/>
        <w:jc w:val="center"/>
        <w:rPr>
          <w:rFonts w:ascii="Times New Roman" w:hAnsi="Times New Roman" w:cs="Times New Roman"/>
          <w:b/>
          <w:bCs/>
          <w:sz w:val="24"/>
          <w:szCs w:val="24"/>
        </w:rPr>
      </w:pPr>
      <w:bookmarkStart w:id="3" w:name="_Toc99714762"/>
      <w:r w:rsidRPr="00785A71">
        <w:rPr>
          <w:rFonts w:ascii="Times New Roman" w:hAnsi="Times New Roman" w:cs="Times New Roman"/>
          <w:b/>
          <w:bCs/>
          <w:sz w:val="24"/>
          <w:szCs w:val="24"/>
        </w:rPr>
        <w:lastRenderedPageBreak/>
        <w:t>HALAMAN PENGESAHAN PENGUJI</w:t>
      </w:r>
      <w:bookmarkEnd w:id="3"/>
    </w:p>
    <w:p w14:paraId="40E6D061" w14:textId="77777777" w:rsidR="00EA4524" w:rsidRPr="00785A71" w:rsidRDefault="00EA4524" w:rsidP="007513C0">
      <w:pPr>
        <w:spacing w:line="276" w:lineRule="auto"/>
        <w:jc w:val="center"/>
        <w:rPr>
          <w:rFonts w:eastAsia="Times New Roman"/>
          <w:b/>
          <w:color w:val="212529"/>
        </w:rPr>
      </w:pPr>
    </w:p>
    <w:p w14:paraId="71D4ECB5" w14:textId="77777777" w:rsidR="00EA4524" w:rsidRPr="00785A71" w:rsidRDefault="00EA4524" w:rsidP="007513C0">
      <w:pPr>
        <w:spacing w:line="276" w:lineRule="auto"/>
        <w:jc w:val="center"/>
        <w:rPr>
          <w:rFonts w:eastAsia="Times New Roman"/>
          <w:b/>
          <w:color w:val="212529"/>
        </w:rPr>
      </w:pPr>
    </w:p>
    <w:p w14:paraId="1089C2EF" w14:textId="5E66A250" w:rsidR="00EA4524" w:rsidRPr="00785A71" w:rsidRDefault="00890003" w:rsidP="007513C0">
      <w:pPr>
        <w:spacing w:line="276" w:lineRule="auto"/>
        <w:jc w:val="center"/>
        <w:rPr>
          <w:rFonts w:eastAsia="Times New Roman"/>
          <w:b/>
          <w:color w:val="212529"/>
        </w:rPr>
      </w:pPr>
      <w:r w:rsidRPr="00785A71">
        <w:rPr>
          <w:rFonts w:eastAsia="Times New Roman"/>
          <w:b/>
          <w:color w:val="212529"/>
        </w:rPr>
        <w:t>PENERAPAN ALGORITMA SUPPORT VECTOR MACHINE DAN SCALE INVARIANT FEATURE TRANSFORM UNTUK PENGENALAN TULISAN TANGAN PADA KARAKTER HANACARAKA AKSARA JAWA</w:t>
      </w:r>
    </w:p>
    <w:p w14:paraId="100802F3" w14:textId="77777777" w:rsidR="00EA4524" w:rsidRPr="00785A71" w:rsidRDefault="00EA4524" w:rsidP="007513C0">
      <w:pPr>
        <w:spacing w:line="276" w:lineRule="auto"/>
        <w:jc w:val="center"/>
        <w:rPr>
          <w:rFonts w:eastAsia="Times New Roman"/>
          <w:b/>
          <w:color w:val="212529"/>
        </w:rPr>
      </w:pPr>
      <w:r w:rsidRPr="00785A71">
        <w:rPr>
          <w:noProof/>
        </w:rPr>
        <w:drawing>
          <wp:anchor distT="0" distB="0" distL="114300" distR="114300" simplePos="0" relativeHeight="251677696" behindDoc="1" locked="0" layoutInCell="1" allowOverlap="1" wp14:anchorId="3E06CBEE" wp14:editId="25CA3B5C">
            <wp:simplePos x="0" y="0"/>
            <wp:positionH relativeFrom="margin">
              <wp:align>center</wp:align>
            </wp:positionH>
            <wp:positionV relativeFrom="paragraph">
              <wp:posOffset>15875</wp:posOffset>
            </wp:positionV>
            <wp:extent cx="5066665" cy="5076190"/>
            <wp:effectExtent l="0" t="0" r="63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1E65D9A1" w14:textId="77777777" w:rsidR="00EA4524" w:rsidRPr="00785A71" w:rsidRDefault="00EA4524" w:rsidP="007513C0">
      <w:pPr>
        <w:spacing w:line="276" w:lineRule="auto"/>
        <w:jc w:val="center"/>
        <w:rPr>
          <w:rFonts w:eastAsia="Times New Roman"/>
          <w:b/>
          <w:color w:val="212529"/>
        </w:rPr>
      </w:pPr>
    </w:p>
    <w:p w14:paraId="445AB58D" w14:textId="014E74C3" w:rsidR="00EA4524" w:rsidRPr="00785A71" w:rsidRDefault="00EA4524"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890003" w:rsidRPr="00785A71">
        <w:rPr>
          <w:rFonts w:eastAsia="Times New Roman"/>
          <w:color w:val="212529"/>
          <w:u w:val="single"/>
          <w:lang w:val="en-US"/>
        </w:rPr>
        <w:t>Rama Tri Agung</w:t>
      </w:r>
      <w:r w:rsidRPr="00785A71">
        <w:rPr>
          <w:rFonts w:eastAsia="Times New Roman"/>
          <w:color w:val="212529"/>
          <w:u w:val="single"/>
        </w:rPr>
        <w:br/>
      </w:r>
      <w:r w:rsidR="00890003" w:rsidRPr="00785A71">
        <w:rPr>
          <w:rFonts w:eastAsia="Times New Roman"/>
          <w:color w:val="212529"/>
          <w:lang w:val="en-US"/>
        </w:rPr>
        <w:t>123180053</w:t>
      </w:r>
    </w:p>
    <w:p w14:paraId="66F3C7AC" w14:textId="77777777" w:rsidR="00EA4524" w:rsidRPr="00785A71" w:rsidRDefault="00EA4524" w:rsidP="007513C0">
      <w:pPr>
        <w:spacing w:line="276" w:lineRule="auto"/>
        <w:jc w:val="center"/>
        <w:rPr>
          <w:rFonts w:eastAsia="Times New Roman"/>
          <w:color w:val="212529"/>
        </w:rPr>
      </w:pPr>
    </w:p>
    <w:p w14:paraId="019D227E" w14:textId="30F5CF79" w:rsidR="00EA4524" w:rsidRPr="00785A71" w:rsidRDefault="002236DC" w:rsidP="007513C0">
      <w:pPr>
        <w:spacing w:line="276" w:lineRule="auto"/>
        <w:jc w:val="center"/>
        <w:rPr>
          <w:rFonts w:eastAsia="Times New Roman"/>
          <w:color w:val="212529"/>
          <w:lang w:val="en-US"/>
        </w:rPr>
      </w:pPr>
      <w:r w:rsidRPr="00785A71">
        <w:rPr>
          <w:rFonts w:eastAsia="Times New Roman"/>
          <w:color w:val="212529"/>
        </w:rPr>
        <w:t xml:space="preserve">Telah </w:t>
      </w:r>
      <w:r w:rsidRPr="00785A71">
        <w:rPr>
          <w:rFonts w:eastAsia="Times New Roman"/>
          <w:color w:val="212529"/>
          <w:lang w:val="en-US"/>
        </w:rPr>
        <w:t>diuji dan dinyatakan lulus pada tanggal ……….. oleh:</w:t>
      </w:r>
    </w:p>
    <w:p w14:paraId="0440F758" w14:textId="77777777" w:rsidR="00EA4524" w:rsidRPr="00785A71" w:rsidRDefault="00EA4524" w:rsidP="007513C0">
      <w:pPr>
        <w:spacing w:line="276" w:lineRule="auto"/>
        <w:rPr>
          <w:rFonts w:eastAsia="Times New Roman"/>
          <w:b/>
          <w:color w:val="212529"/>
        </w:rPr>
      </w:pPr>
    </w:p>
    <w:p w14:paraId="4B5DADF5" w14:textId="77777777" w:rsidR="00EA4524" w:rsidRPr="00785A71" w:rsidRDefault="00EA4524" w:rsidP="007513C0">
      <w:pPr>
        <w:spacing w:line="276" w:lineRule="auto"/>
        <w:jc w:val="center"/>
        <w:rPr>
          <w:rFonts w:eastAsia="Times New Roman"/>
          <w:b/>
          <w:color w:val="212529"/>
        </w:rPr>
      </w:pPr>
    </w:p>
    <w:p w14:paraId="6BA45311" w14:textId="1CE07716" w:rsidR="00EA4524" w:rsidRPr="00785A71" w:rsidRDefault="00936733" w:rsidP="007513C0">
      <w:pPr>
        <w:spacing w:after="0" w:line="276" w:lineRule="auto"/>
        <w:rPr>
          <w:rFonts w:eastAsia="Times New Roman"/>
          <w:b/>
          <w:color w:val="212529"/>
          <w:lang w:val="en-GB"/>
        </w:rPr>
      </w:pPr>
      <w:r w:rsidRPr="00785A71">
        <w:rPr>
          <w:noProof/>
        </w:rPr>
        <mc:AlternateContent>
          <mc:Choice Requires="wps">
            <w:drawing>
              <wp:anchor distT="0" distB="0" distL="114300" distR="114300" simplePos="0" relativeHeight="251683840" behindDoc="0" locked="0" layoutInCell="1" allowOverlap="1" wp14:anchorId="7A6B310D" wp14:editId="6A4556A4">
                <wp:simplePos x="0" y="0"/>
                <wp:positionH relativeFrom="margin">
                  <wp:align>right</wp:align>
                </wp:positionH>
                <wp:positionV relativeFrom="paragraph">
                  <wp:posOffset>2200606</wp:posOffset>
                </wp:positionV>
                <wp:extent cx="2475865" cy="1838325"/>
                <wp:effectExtent l="0" t="0" r="19685" b="28575"/>
                <wp:wrapNone/>
                <wp:docPr id="64"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A6B310D" id="_x0000_s1029" style="position:absolute;margin-left:143.75pt;margin-top:173.3pt;width:194.95pt;height:144.75pt;z-index:251683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" filled="f" strokecolor="white [3201]">
                <v:stroke startarrowwidth="narrow" startarrowlength="short" endarrowwidth="narrow" endarrowlength="short" joinstyle="round"/>
                <v:textbox inset="2.53958mm,1.2694mm,2.53958mm,1.2694mm">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v:textbox>
                <w10:wrap anchorx="margin"/>
              </v:rect>
            </w:pict>
          </mc:Fallback>
        </mc:AlternateContent>
      </w:r>
      <w:r w:rsidRPr="00785A71">
        <w:rPr>
          <w:noProof/>
        </w:rPr>
        <mc:AlternateContent>
          <mc:Choice Requires="wps">
            <w:drawing>
              <wp:anchor distT="0" distB="0" distL="114300" distR="114300" simplePos="0" relativeHeight="251681792" behindDoc="0" locked="0" layoutInCell="1" allowOverlap="1" wp14:anchorId="76A03C4D" wp14:editId="6C1BFAA7">
                <wp:simplePos x="0" y="0"/>
                <wp:positionH relativeFrom="margin">
                  <wp:align>left</wp:align>
                </wp:positionH>
                <wp:positionV relativeFrom="paragraph">
                  <wp:posOffset>2201240</wp:posOffset>
                </wp:positionV>
                <wp:extent cx="2574950" cy="1838325"/>
                <wp:effectExtent l="0" t="0" r="15875" b="28575"/>
                <wp:wrapNone/>
                <wp:docPr id="28" name="Rectangles 82"/>
                <wp:cNvGraphicFramePr/>
                <a:graphic xmlns:a="http://schemas.openxmlformats.org/drawingml/2006/main">
                  <a:graphicData uri="http://schemas.microsoft.com/office/word/2010/wordprocessingShape">
                    <wps:wsp>
                      <wps:cNvSpPr/>
                      <wps:spPr>
                        <a:xfrm>
                          <a:off x="0" y="0"/>
                          <a:ext cx="2574950" cy="1838325"/>
                        </a:xfrm>
                        <a:prstGeom prst="rect">
                          <a:avLst/>
                        </a:prstGeom>
                        <a:noFill/>
                        <a:ln w="9525" cap="flat" cmpd="sng">
                          <a:solidFill>
                            <a:schemeClr val="lt1"/>
                          </a:solidFill>
                          <a:prstDash val="solid"/>
                          <a:round/>
                          <a:headEnd type="none" w="sm" len="sm"/>
                          <a:tailEnd type="none" w="sm" len="sm"/>
                        </a:ln>
                      </wps:spPr>
                      <wps:txbx>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6A03C4D" id="_x0000_s1030" style="position:absolute;margin-left:0;margin-top:173.35pt;width:202.75pt;height:144.7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" filled="f" strokecolor="white [3201]">
                <v:stroke startarrowwidth="narrow" startarrowlength="short" endarrowwidth="narrow" endarrowlength="short" joinstyle="round"/>
                <v:textbox inset="2.53958mm,1.2694mm,2.53958mm,1.2694mm">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v:textbox>
                <w10:wrap anchorx="margin"/>
              </v:rect>
            </w:pict>
          </mc:Fallback>
        </mc:AlternateContent>
      </w:r>
      <w:r w:rsidR="00EA4524" w:rsidRPr="00785A71">
        <w:rPr>
          <w:noProof/>
        </w:rPr>
        <mc:AlternateContent>
          <mc:Choice Requires="wps">
            <w:drawing>
              <wp:anchor distT="0" distB="0" distL="114300" distR="114300" simplePos="0" relativeHeight="251675648" behindDoc="0" locked="0" layoutInCell="1" allowOverlap="1" wp14:anchorId="4E927E9C" wp14:editId="264CA3A6">
                <wp:simplePos x="0" y="0"/>
                <wp:positionH relativeFrom="column">
                  <wp:posOffset>3120390</wp:posOffset>
                </wp:positionH>
                <wp:positionV relativeFrom="paragraph">
                  <wp:posOffset>13969</wp:posOffset>
                </wp:positionV>
                <wp:extent cx="2475865" cy="1838325"/>
                <wp:effectExtent l="0" t="0" r="19685" b="28575"/>
                <wp:wrapNone/>
                <wp:docPr id="17"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4E927E9C" id="_x0000_s1031" style="position:absolute;margin-left:245.7pt;margin-top:1.1pt;width:194.95pt;height:144.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" filled="f" strokecolor="white [3201]">
                <v:stroke startarrowwidth="narrow" startarrowlength="short" endarrowwidth="narrow" endarrowlength="short" joinstyle="round"/>
                <v:textbox inset="2.53958mm,1.2694mm,2.53958mm,1.2694mm">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v:textbox>
              </v:rect>
            </w:pict>
          </mc:Fallback>
        </mc:AlternateContent>
      </w:r>
      <w:r w:rsidR="00EA4524" w:rsidRPr="00785A71">
        <w:rPr>
          <w:noProof/>
        </w:rPr>
        <mc:AlternateContent>
          <mc:Choice Requires="wps">
            <w:drawing>
              <wp:inline distT="0" distB="0" distL="0" distR="0" wp14:anchorId="34071B35" wp14:editId="1A6E59F8">
                <wp:extent cx="2844001" cy="2105025"/>
                <wp:effectExtent l="0" t="0" r="13970" b="28575"/>
                <wp:docPr id="20" name="Rectangles 80"/>
                <wp:cNvGraphicFramePr/>
                <a:graphic xmlns:a="http://schemas.openxmlformats.org/drawingml/2006/main">
                  <a:graphicData uri="http://schemas.microsoft.com/office/word/2010/wordprocessingShape">
                    <wps:wsp>
                      <wps:cNvSpPr/>
                      <wps:spPr>
                        <a:xfrm>
                          <a:off x="0" y="0"/>
                          <a:ext cx="2844001" cy="2105025"/>
                        </a:xfrm>
                        <a:prstGeom prst="rect">
                          <a:avLst/>
                        </a:prstGeom>
                        <a:noFill/>
                        <a:ln w="9525" cap="flat" cmpd="sng">
                          <a:solidFill>
                            <a:schemeClr val="lt1"/>
                          </a:solidFill>
                          <a:prstDash val="solid"/>
                          <a:round/>
                          <a:headEnd type="none" w="sm" len="sm"/>
                          <a:tailEnd type="none" w="sm" len="sm"/>
                        </a:ln>
                      </wps:spPr>
                      <wps:txbx>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wps:txbx>
                      <wps:bodyPr spcFirstLastPara="1" wrap="square" lIns="91425" tIns="45700" rIns="91425" bIns="45700" anchor="t" anchorCtr="0">
                        <a:noAutofit/>
                      </wps:bodyPr>
                    </wps:wsp>
                  </a:graphicData>
                </a:graphic>
              </wp:inline>
            </w:drawing>
          </mc:Choice>
          <mc:Fallback>
            <w:pict>
              <v:rect w14:anchorId="34071B35" id="_x0000_s1032" style="width:223.9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v:textbox>
                <w10:anchorlock/>
              </v:rect>
            </w:pict>
          </mc:Fallback>
        </mc:AlternateContent>
      </w:r>
      <w:r w:rsidR="00EA4524" w:rsidRPr="00785A71">
        <w:br w:type="page"/>
      </w:r>
    </w:p>
    <w:p w14:paraId="4A2EBFD4" w14:textId="55E92103" w:rsidR="00E83DE3" w:rsidRPr="00785A71" w:rsidRDefault="00937995" w:rsidP="007513C0">
      <w:pPr>
        <w:pStyle w:val="Heading1"/>
        <w:jc w:val="center"/>
        <w:rPr>
          <w:rFonts w:ascii="Times New Roman" w:eastAsia="Times New Roman" w:hAnsi="Times New Roman" w:cs="Times New Roman"/>
          <w:b/>
          <w:color w:val="212529"/>
          <w:sz w:val="24"/>
          <w:szCs w:val="24"/>
        </w:rPr>
      </w:pPr>
      <w:bookmarkStart w:id="4" w:name="_Toc99714763"/>
      <w:r w:rsidRPr="00785A71">
        <w:rPr>
          <w:rFonts w:ascii="Times New Roman" w:eastAsia="Times New Roman" w:hAnsi="Times New Roman" w:cs="Times New Roman"/>
          <w:b/>
          <w:color w:val="212529"/>
          <w:sz w:val="24"/>
          <w:szCs w:val="24"/>
        </w:rPr>
        <w:lastRenderedPageBreak/>
        <w:t>PERNYATAAN BEBAS PLAGIASI</w:t>
      </w:r>
      <w:bookmarkEnd w:id="4"/>
    </w:p>
    <w:p w14:paraId="7E81F44A" w14:textId="77777777" w:rsidR="00E83DE3" w:rsidRPr="00785A71" w:rsidRDefault="00937995" w:rsidP="007513C0">
      <w:pPr>
        <w:spacing w:line="276" w:lineRule="auto"/>
        <w:rPr>
          <w:rFonts w:eastAsia="Times New Roman"/>
          <w:color w:val="212529"/>
        </w:rPr>
      </w:pPr>
      <w:r w:rsidRPr="00785A71">
        <w:rPr>
          <w:rFonts w:eastAsia="Times New Roman"/>
          <w:color w:val="212529"/>
        </w:rPr>
        <w:t>Saya yang bertanda tangan di bawah ini :</w:t>
      </w:r>
    </w:p>
    <w:p w14:paraId="5A85B7A3" w14:textId="5EBB051F" w:rsidR="00E83DE3" w:rsidRPr="00785A71" w:rsidRDefault="00937995" w:rsidP="007513C0">
      <w:pPr>
        <w:spacing w:line="276" w:lineRule="auto"/>
        <w:ind w:left="720"/>
        <w:rPr>
          <w:rFonts w:eastAsia="Times New Roman"/>
          <w:color w:val="212529"/>
        </w:rPr>
      </w:pPr>
      <w:r w:rsidRPr="00785A71">
        <w:rPr>
          <w:rFonts w:eastAsia="Times New Roman"/>
          <w:color w:val="212529"/>
        </w:rPr>
        <w:t xml:space="preserve">Nama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Rama Tri Agung</w:t>
      </w:r>
      <w:r w:rsidRPr="00785A71">
        <w:rPr>
          <w:rFonts w:eastAsia="Times New Roman"/>
          <w:color w:val="212529"/>
        </w:rPr>
        <w:br/>
        <w:t xml:space="preserve">NIM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123180053</w:t>
      </w:r>
      <w:r w:rsidRPr="00785A71">
        <w:rPr>
          <w:rFonts w:eastAsia="Times New Roman"/>
          <w:color w:val="212529"/>
        </w:rPr>
        <w:br/>
        <w:t>Fakultas/Prodi : Teknik Industri/Informatika</w:t>
      </w:r>
    </w:p>
    <w:p w14:paraId="56E2D2B0" w14:textId="065F0576" w:rsidR="00E83DE3" w:rsidRPr="00785A71" w:rsidRDefault="00937995" w:rsidP="007513C0">
      <w:pPr>
        <w:spacing w:line="276" w:lineRule="auto"/>
        <w:rPr>
          <w:rFonts w:eastAsia="Times New Roman"/>
          <w:color w:val="212529"/>
        </w:rPr>
      </w:pPr>
      <w:r w:rsidRPr="00785A71">
        <w:rPr>
          <w:rFonts w:eastAsia="Times New Roman"/>
          <w:color w:val="212529"/>
        </w:rPr>
        <w:t xml:space="preserve">dengan ini saya menyatakan bahwa judul Tugas Akhir </w:t>
      </w:r>
    </w:p>
    <w:p w14:paraId="56B9880C" w14:textId="690DEBC8" w:rsidR="00E83DE3" w:rsidRPr="00785A71" w:rsidRDefault="00890003" w:rsidP="007513C0">
      <w:pPr>
        <w:spacing w:line="276" w:lineRule="auto"/>
        <w:jc w:val="both"/>
        <w:rPr>
          <w:rFonts w:eastAsia="Times New Roman"/>
          <w:b/>
          <w:bCs/>
          <w:color w:val="212529"/>
        </w:rPr>
      </w:pPr>
      <w:r w:rsidRPr="00785A71">
        <w:rPr>
          <w:rFonts w:eastAsia="Times New Roman"/>
          <w:b/>
          <w:bCs/>
          <w:color w:val="212529"/>
        </w:rPr>
        <w:t xml:space="preserve">Penerapan Algoritma Support Vector Machine </w:t>
      </w:r>
      <w:r w:rsidRPr="00785A71">
        <w:rPr>
          <w:rFonts w:eastAsia="Times New Roman"/>
          <w:b/>
          <w:bCs/>
          <w:color w:val="212529"/>
          <w:lang w:val="en-US"/>
        </w:rPr>
        <w:t>d</w:t>
      </w:r>
      <w:r w:rsidRPr="00785A71">
        <w:rPr>
          <w:rFonts w:eastAsia="Times New Roman"/>
          <w:b/>
          <w:bCs/>
          <w:color w:val="212529"/>
        </w:rPr>
        <w:t xml:space="preserve">an Scale Invariant Feature Transform </w:t>
      </w:r>
      <w:r w:rsidRPr="00785A71">
        <w:rPr>
          <w:rFonts w:eastAsia="Times New Roman"/>
          <w:b/>
          <w:bCs/>
          <w:color w:val="212529"/>
          <w:lang w:val="en-US"/>
        </w:rPr>
        <w:t>u</w:t>
      </w:r>
      <w:r w:rsidRPr="00785A71">
        <w:rPr>
          <w:rFonts w:eastAsia="Times New Roman"/>
          <w:b/>
          <w:bCs/>
          <w:color w:val="212529"/>
        </w:rPr>
        <w:t xml:space="preserve">ntuk Pengenalan Tulisan Tangan </w:t>
      </w:r>
      <w:r w:rsidRPr="00785A71">
        <w:rPr>
          <w:rFonts w:eastAsia="Times New Roman"/>
          <w:b/>
          <w:bCs/>
          <w:color w:val="212529"/>
          <w:lang w:val="en-US"/>
        </w:rPr>
        <w:t>p</w:t>
      </w:r>
      <w:r w:rsidRPr="00785A71">
        <w:rPr>
          <w:rFonts w:eastAsia="Times New Roman"/>
          <w:b/>
          <w:bCs/>
          <w:color w:val="212529"/>
        </w:rPr>
        <w:t>ada Karakter Hanacaraka Aksara Jawa</w:t>
      </w:r>
    </w:p>
    <w:p w14:paraId="26A51398"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adalah hasil kerja saya sendiri dan benar bebas dari plagiasi kecuali cuplikan serta ringkasan yang terdapat di dalamnya telah saya jelaskan sumbernya (Sitasi) dengan jelas. Apabila pernyataan ini terbukti tidak benar maka saya bersedia menerima sanksi sesuai peraturan Mendiknas RI No 17 Tahun 2010 dan Peraturan Perundang-undangan yang berlaku.</w:t>
      </w:r>
    </w:p>
    <w:p w14:paraId="25ED82E4"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Demikian surat pernyataan ini saya buat dengan penuh tanggung jawab.</w:t>
      </w:r>
    </w:p>
    <w:p w14:paraId="23C3220C" w14:textId="77777777" w:rsidR="00E83DE3" w:rsidRPr="00785A71" w:rsidRDefault="00937995" w:rsidP="007513C0">
      <w:pPr>
        <w:spacing w:line="276" w:lineRule="auto"/>
        <w:jc w:val="both"/>
        <w:rPr>
          <w:rFonts w:eastAsia="Times New Roman"/>
          <w:color w:val="212529"/>
        </w:rPr>
      </w:pPr>
      <w:r w:rsidRPr="00785A71">
        <w:rPr>
          <w:noProof/>
        </w:rPr>
        <mc:AlternateContent>
          <mc:Choice Requires="wps">
            <w:drawing>
              <wp:anchor distT="0" distB="0" distL="114300" distR="114300" simplePos="0" relativeHeight="251659264" behindDoc="0" locked="0" layoutInCell="1" allowOverlap="1" wp14:anchorId="25DF7A18" wp14:editId="095BBCC5">
                <wp:simplePos x="0" y="0"/>
                <wp:positionH relativeFrom="column">
                  <wp:posOffset>3098800</wp:posOffset>
                </wp:positionH>
                <wp:positionV relativeFrom="paragraph">
                  <wp:posOffset>63500</wp:posOffset>
                </wp:positionV>
                <wp:extent cx="2475865" cy="2292985"/>
                <wp:effectExtent l="0" t="0" r="0" b="0"/>
                <wp:wrapNone/>
                <wp:docPr id="79" name="Rectangles 79"/>
                <wp:cNvGraphicFramePr/>
                <a:graphic xmlns:a="http://schemas.openxmlformats.org/drawingml/2006/main">
                  <a:graphicData uri="http://schemas.microsoft.com/office/word/2010/wordprocessingShape">
                    <wps:wsp>
                      <wps:cNvSpPr/>
                      <wps:spPr>
                        <a:xfrm>
                          <a:off x="4117524" y="2642964"/>
                          <a:ext cx="2456953" cy="2274073"/>
                        </a:xfrm>
                        <a:prstGeom prst="rect">
                          <a:avLst/>
                        </a:prstGeom>
                        <a:solidFill>
                          <a:schemeClr val="lt1"/>
                        </a:solidFill>
                        <a:ln w="9525" cap="flat" cmpd="sng">
                          <a:solidFill>
                            <a:schemeClr val="lt1"/>
                          </a:solidFill>
                          <a:prstDash val="solid"/>
                          <a:round/>
                          <a:headEnd type="none" w="sm" len="sm"/>
                          <a:tailEnd type="none" w="sm" len="sm"/>
                        </a:ln>
                      </wps:spPr>
                      <wps:txbx>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wps:txbx>
                      <wps:bodyPr spcFirstLastPara="1" wrap="square" lIns="91425" tIns="45700" rIns="91425" bIns="45700" anchor="t" anchorCtr="0">
                        <a:noAutofit/>
                      </wps:bodyPr>
                    </wps:wsp>
                  </a:graphicData>
                </a:graphic>
              </wp:anchor>
            </w:drawing>
          </mc:Choice>
          <mc:Fallback>
            <w:pict>
              <v:rect w14:anchorId="25DF7A18" id="Rectangles 79" o:spid="_x0000_s1033" style="position:absolute;left:0;text-align:left;margin-left:244pt;margin-top:5pt;width:194.95pt;height:180.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" fillcolor="white [3201]" strokecolor="white [3201]">
                <v:stroke startarrowwidth="narrow" startarrowlength="short" endarrowwidth="narrow" endarrowlength="short" joinstyle="round"/>
                <v:textbox inset="2.53958mm,1.2694mm,2.53958mm,1.2694mm">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v:textbox>
              </v:rect>
            </w:pict>
          </mc:Fallback>
        </mc:AlternateContent>
      </w:r>
    </w:p>
    <w:p w14:paraId="0FFDE933" w14:textId="77777777" w:rsidR="00E83DE3" w:rsidRPr="00785A71" w:rsidRDefault="00937995" w:rsidP="007513C0">
      <w:pPr>
        <w:spacing w:line="276" w:lineRule="auto"/>
        <w:jc w:val="both"/>
        <w:rPr>
          <w:rFonts w:eastAsia="Times New Roman"/>
          <w:color w:val="212529"/>
          <w:sz w:val="28"/>
          <w:szCs w:val="28"/>
        </w:rPr>
      </w:pPr>
      <w:r w:rsidRPr="00785A71">
        <w:br w:type="page"/>
      </w:r>
    </w:p>
    <w:p w14:paraId="4781812B" w14:textId="009949AD" w:rsidR="00C53BD4" w:rsidRPr="00785A71" w:rsidRDefault="00C53BD4" w:rsidP="007513C0">
      <w:pPr>
        <w:pStyle w:val="Heading1"/>
        <w:jc w:val="center"/>
        <w:rPr>
          <w:rFonts w:ascii="Times New Roman" w:hAnsi="Times New Roman" w:cs="Times New Roman"/>
          <w:b/>
          <w:bCs/>
          <w:sz w:val="24"/>
          <w:szCs w:val="24"/>
        </w:rPr>
      </w:pPr>
      <w:bookmarkStart w:id="5" w:name="_Toc99714764"/>
      <w:r w:rsidRPr="00785A71">
        <w:rPr>
          <w:rFonts w:ascii="Times New Roman" w:hAnsi="Times New Roman" w:cs="Times New Roman"/>
          <w:b/>
          <w:bCs/>
          <w:sz w:val="24"/>
          <w:szCs w:val="24"/>
        </w:rPr>
        <w:lastRenderedPageBreak/>
        <w:t xml:space="preserve">SURAT PERNYATAAN </w:t>
      </w:r>
      <w:r w:rsidRPr="00785A71">
        <w:rPr>
          <w:rFonts w:ascii="Times New Roman" w:hAnsi="Times New Roman" w:cs="Times New Roman"/>
          <w:b/>
          <w:bCs/>
          <w:sz w:val="24"/>
          <w:szCs w:val="24"/>
        </w:rPr>
        <w:br/>
        <w:t>KARYA ASLI TUGAS AKHIR</w:t>
      </w:r>
      <w:bookmarkEnd w:id="5"/>
    </w:p>
    <w:p w14:paraId="13AC3463" w14:textId="77777777" w:rsidR="00C53BD4" w:rsidRPr="00785A71" w:rsidRDefault="00C53BD4" w:rsidP="007513C0">
      <w:pPr>
        <w:spacing w:line="276" w:lineRule="auto"/>
        <w:rPr>
          <w:lang w:val="en-GB"/>
        </w:rPr>
      </w:pPr>
    </w:p>
    <w:p w14:paraId="2E01BE46" w14:textId="0B7E8584"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Sebagai mahasiswa Program Studi Teknik Informatika Fakultas Teknologi </w:t>
      </w:r>
      <w:r w:rsidR="00C43D25" w:rsidRPr="00785A71">
        <w:rPr>
          <w:rFonts w:eastAsia="Times New Roman"/>
          <w:bCs/>
          <w:color w:val="212529"/>
          <w:lang w:val="en-US"/>
        </w:rPr>
        <w:t xml:space="preserve"> </w:t>
      </w:r>
      <w:r w:rsidRPr="00785A71">
        <w:rPr>
          <w:rFonts w:eastAsia="Times New Roman"/>
          <w:bCs/>
          <w:color w:val="212529"/>
        </w:rPr>
        <w:t xml:space="preserve">Industri Universitas Pembangunan Nasional “Veteran” Yogyakarta, yang </w:t>
      </w:r>
      <w:r w:rsidR="00C43D25" w:rsidRPr="00785A71">
        <w:rPr>
          <w:rFonts w:eastAsia="Times New Roman"/>
          <w:bCs/>
          <w:color w:val="212529"/>
          <w:lang w:val="en-US"/>
        </w:rPr>
        <w:t xml:space="preserve"> </w:t>
      </w:r>
      <w:r w:rsidRPr="00785A71">
        <w:rPr>
          <w:rFonts w:eastAsia="Times New Roman"/>
          <w:bCs/>
          <w:color w:val="212529"/>
        </w:rPr>
        <w:t>bertanda tangan dibawah ini, saya:</w:t>
      </w:r>
    </w:p>
    <w:p w14:paraId="13ED3F27" w14:textId="03756314"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ama : </w:t>
      </w:r>
      <w:r w:rsidR="00C43D25" w:rsidRPr="00785A71">
        <w:rPr>
          <w:rFonts w:eastAsia="Times New Roman"/>
          <w:bCs/>
          <w:color w:val="212529"/>
          <w:lang w:val="en-US"/>
        </w:rPr>
        <w:t>Rama Tri Agung</w:t>
      </w:r>
    </w:p>
    <w:p w14:paraId="0F9C65BB" w14:textId="0E86F368"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IM : </w:t>
      </w:r>
      <w:r w:rsidR="00C43D25" w:rsidRPr="00785A71">
        <w:rPr>
          <w:rFonts w:eastAsia="Times New Roman"/>
          <w:bCs/>
          <w:color w:val="212529"/>
          <w:lang w:val="en-US"/>
        </w:rPr>
        <w:t>123180053</w:t>
      </w:r>
    </w:p>
    <w:p w14:paraId="7DF77100" w14:textId="77777777"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Menyatakan bahwa karya ilmiah saya yang berjudul:</w:t>
      </w:r>
    </w:p>
    <w:p w14:paraId="0AFEE6BA" w14:textId="0007557E" w:rsidR="009A56E3" w:rsidRPr="00785A71" w:rsidRDefault="00C43D25" w:rsidP="007513C0">
      <w:pPr>
        <w:spacing w:after="0" w:line="276" w:lineRule="auto"/>
        <w:jc w:val="both"/>
        <w:rPr>
          <w:rFonts w:eastAsia="Times New Roman"/>
          <w:b/>
          <w:bCs/>
          <w:color w:val="212529"/>
        </w:rPr>
      </w:pPr>
      <w:r w:rsidRPr="00785A71">
        <w:rPr>
          <w:rFonts w:eastAsia="Times New Roman"/>
          <w:b/>
          <w:bCs/>
          <w:color w:val="212529"/>
        </w:rPr>
        <w:t>Penerapan Algoritma Support Vector Machine dan Scale Invariant Feature Transform untuk Pengenalan Tulisan Tangan pada Karakter Hanacaraka Aksara Jawa</w:t>
      </w:r>
    </w:p>
    <w:p w14:paraId="2C104F92" w14:textId="3A1C1ECB"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merupakan karya asli saya dan belum pernah dipublikasikan dimanapun. </w:t>
      </w:r>
      <w:r w:rsidR="00C43D25" w:rsidRPr="00785A71">
        <w:rPr>
          <w:rFonts w:eastAsia="Times New Roman"/>
          <w:bCs/>
          <w:color w:val="212529"/>
          <w:lang w:val="en-US"/>
        </w:rPr>
        <w:t xml:space="preserve"> </w:t>
      </w:r>
      <w:r w:rsidRPr="00785A71">
        <w:rPr>
          <w:rFonts w:eastAsia="Times New Roman"/>
          <w:bCs/>
          <w:color w:val="212529"/>
        </w:rPr>
        <w:t xml:space="preserve">Apabila di kemudian hari, karya saya disinyalir bukan merupakan karya asli </w:t>
      </w:r>
      <w:r w:rsidR="00C43D25" w:rsidRPr="00785A71">
        <w:rPr>
          <w:rFonts w:eastAsia="Times New Roman"/>
          <w:bCs/>
          <w:color w:val="212529"/>
          <w:lang w:val="en-US"/>
        </w:rPr>
        <w:t xml:space="preserve"> </w:t>
      </w:r>
      <w:r w:rsidRPr="00785A71">
        <w:rPr>
          <w:rFonts w:eastAsia="Times New Roman"/>
          <w:bCs/>
          <w:color w:val="212529"/>
        </w:rPr>
        <w:t xml:space="preserve">saya, maka saya bersedia menerima konsekuensi apa pun yang diberikan </w:t>
      </w:r>
      <w:r w:rsidR="00C43D25" w:rsidRPr="00785A71">
        <w:rPr>
          <w:rFonts w:eastAsia="Times New Roman"/>
          <w:bCs/>
          <w:color w:val="212529"/>
          <w:lang w:val="en-US"/>
        </w:rPr>
        <w:t xml:space="preserve"> </w:t>
      </w:r>
      <w:r w:rsidRPr="00785A71">
        <w:rPr>
          <w:rFonts w:eastAsia="Times New Roman"/>
          <w:bCs/>
          <w:color w:val="212529"/>
        </w:rPr>
        <w:t xml:space="preserve">Program Studi Teknik Informatika Fakultas Teknologi Industri Universitas </w:t>
      </w:r>
      <w:r w:rsidR="00C43D25" w:rsidRPr="00785A71">
        <w:rPr>
          <w:rFonts w:eastAsia="Times New Roman"/>
          <w:bCs/>
          <w:color w:val="212529"/>
          <w:lang w:val="en-US"/>
        </w:rPr>
        <w:t xml:space="preserve"> </w:t>
      </w:r>
      <w:r w:rsidRPr="00785A71">
        <w:rPr>
          <w:rFonts w:eastAsia="Times New Roman"/>
          <w:bCs/>
          <w:color w:val="212529"/>
        </w:rPr>
        <w:t>Pembangunan Nasional “Veteran” Yogyakarta kepada saya.</w:t>
      </w:r>
    </w:p>
    <w:p w14:paraId="04096836" w14:textId="083FFA84" w:rsidR="00C53BD4" w:rsidRPr="00785A71" w:rsidRDefault="00C53BD4" w:rsidP="007513C0">
      <w:pPr>
        <w:spacing w:after="0" w:line="276" w:lineRule="auto"/>
        <w:jc w:val="both"/>
        <w:rPr>
          <w:rFonts w:eastAsia="Times New Roman"/>
          <w:b/>
          <w:color w:val="212529"/>
          <w:sz w:val="28"/>
          <w:szCs w:val="28"/>
        </w:rPr>
      </w:pPr>
      <w:r w:rsidRPr="00785A71">
        <w:rPr>
          <w:noProof/>
        </w:rPr>
        <mc:AlternateContent>
          <mc:Choice Requires="wps">
            <w:drawing>
              <wp:anchor distT="0" distB="0" distL="114300" distR="114300" simplePos="0" relativeHeight="251685888" behindDoc="0" locked="0" layoutInCell="1" allowOverlap="1" wp14:anchorId="197A46E0" wp14:editId="02E999CA">
                <wp:simplePos x="0" y="0"/>
                <wp:positionH relativeFrom="margin">
                  <wp:align>right</wp:align>
                </wp:positionH>
                <wp:positionV relativeFrom="paragraph">
                  <wp:posOffset>402336</wp:posOffset>
                </wp:positionV>
                <wp:extent cx="2475865" cy="2611526"/>
                <wp:effectExtent l="0" t="0" r="19685" b="17780"/>
                <wp:wrapNone/>
                <wp:docPr id="66" name="Rectangles 79"/>
                <wp:cNvGraphicFramePr/>
                <a:graphic xmlns:a="http://schemas.openxmlformats.org/drawingml/2006/main">
                  <a:graphicData uri="http://schemas.microsoft.com/office/word/2010/wordprocessingShape">
                    <wps:wsp>
                      <wps:cNvSpPr/>
                      <wps:spPr>
                        <a:xfrm>
                          <a:off x="0" y="0"/>
                          <a:ext cx="2475865" cy="2611526"/>
                        </a:xfrm>
                        <a:prstGeom prst="rect">
                          <a:avLst/>
                        </a:prstGeom>
                        <a:solidFill>
                          <a:schemeClr val="lt1"/>
                        </a:solidFill>
                        <a:ln w="9525" cap="flat" cmpd="sng">
                          <a:solidFill>
                            <a:schemeClr val="lt1"/>
                          </a:solidFill>
                          <a:prstDash val="solid"/>
                          <a:round/>
                          <a:headEnd type="none" w="sm" len="sm"/>
                          <a:tailEnd type="none" w="sm" len="sm"/>
                        </a:ln>
                      </wps:spPr>
                      <wps:txbx>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197A46E0" id="_x0000_s1034" style="position:absolute;left:0;text-align:left;margin-left:143.75pt;margin-top:31.7pt;width:194.95pt;height:205.65pt;z-index:2516858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" fillcolor="white [3201]" strokecolor="white [3201]">
                <v:stroke startarrowwidth="narrow" startarrowlength="short" endarrowwidth="narrow" endarrowlength="short" joinstyle="round"/>
                <v:textbox inset="2.53958mm,1.2694mm,2.53958mm,1.2694mm">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v:textbox>
                <w10:wrap anchorx="margin"/>
              </v:rect>
            </w:pict>
          </mc:Fallback>
        </mc:AlternateContent>
      </w:r>
      <w:r w:rsidRPr="00785A71">
        <w:rPr>
          <w:rFonts w:eastAsia="Times New Roman"/>
          <w:bCs/>
          <w:color w:val="212529"/>
        </w:rPr>
        <w:t>Demikian surat pernyataan ini saya buat dengan sebenarnya.</w:t>
      </w:r>
      <w:r w:rsidRPr="00785A71">
        <w:rPr>
          <w:rFonts w:eastAsia="Times New Roman"/>
          <w:b/>
          <w:color w:val="212529"/>
          <w:sz w:val="28"/>
          <w:szCs w:val="28"/>
        </w:rPr>
        <w:br w:type="page"/>
      </w:r>
    </w:p>
    <w:p w14:paraId="50CD9961" w14:textId="77777777" w:rsidR="009A56E3" w:rsidRPr="00785A71" w:rsidRDefault="009A56E3" w:rsidP="007513C0">
      <w:pPr>
        <w:pStyle w:val="Heading1"/>
        <w:jc w:val="center"/>
        <w:rPr>
          <w:rFonts w:ascii="Times New Roman" w:hAnsi="Times New Roman" w:cs="Times New Roman"/>
          <w:b/>
          <w:bCs/>
          <w:sz w:val="24"/>
          <w:szCs w:val="24"/>
        </w:rPr>
      </w:pPr>
      <w:bookmarkStart w:id="6" w:name="_Toc99714765"/>
      <w:r w:rsidRPr="00785A71">
        <w:rPr>
          <w:rFonts w:ascii="Times New Roman" w:hAnsi="Times New Roman" w:cs="Times New Roman"/>
          <w:b/>
          <w:bCs/>
          <w:sz w:val="24"/>
          <w:szCs w:val="24"/>
        </w:rPr>
        <w:lastRenderedPageBreak/>
        <w:t>ABSTRAK</w:t>
      </w:r>
      <w:bookmarkEnd w:id="6"/>
    </w:p>
    <w:p w14:paraId="770F56E3" w14:textId="16A33A0E" w:rsidR="00E159D8" w:rsidRPr="00785A71" w:rsidRDefault="00E159D8" w:rsidP="007513C0">
      <w:pPr>
        <w:spacing w:after="0" w:line="276" w:lineRule="auto"/>
        <w:ind w:firstLine="720"/>
        <w:rPr>
          <w:rFonts w:eastAsia="Times New Roman"/>
          <w:color w:val="212529"/>
          <w:lang w:val="en-US"/>
        </w:rPr>
      </w:pPr>
    </w:p>
    <w:p w14:paraId="7007838A" w14:textId="62B3507A" w:rsidR="00E159D8" w:rsidRPr="00785A71" w:rsidRDefault="00E159D8" w:rsidP="007513C0">
      <w:pPr>
        <w:spacing w:after="0" w:line="276" w:lineRule="auto"/>
        <w:rPr>
          <w:rFonts w:eastAsia="Times New Roman"/>
          <w:color w:val="212529"/>
          <w:lang w:val="en-US"/>
        </w:rPr>
      </w:pPr>
      <w:r w:rsidRPr="00785A71">
        <w:rPr>
          <w:rFonts w:eastAsia="Times New Roman"/>
          <w:color w:val="212529"/>
          <w:lang w:val="en-US"/>
        </w:rPr>
        <w:br w:type="page"/>
      </w:r>
    </w:p>
    <w:p w14:paraId="2F1EF006" w14:textId="46951D39" w:rsidR="00A95BEC" w:rsidRPr="00785A71" w:rsidRDefault="009A56E3" w:rsidP="007513C0">
      <w:pPr>
        <w:pStyle w:val="Heading1"/>
        <w:jc w:val="center"/>
        <w:rPr>
          <w:rFonts w:ascii="Times New Roman" w:eastAsia="Times New Roman" w:hAnsi="Times New Roman" w:cs="Times New Roman"/>
          <w:b/>
          <w:color w:val="212529"/>
          <w:sz w:val="28"/>
          <w:szCs w:val="28"/>
        </w:rPr>
      </w:pPr>
      <w:bookmarkStart w:id="7" w:name="_Toc99714766"/>
      <w:r w:rsidRPr="00785A71">
        <w:rPr>
          <w:rStyle w:val="Heading1Char"/>
          <w:rFonts w:ascii="Times New Roman" w:hAnsi="Times New Roman" w:cs="Times New Roman"/>
          <w:b/>
          <w:bCs/>
          <w:sz w:val="24"/>
          <w:szCs w:val="24"/>
        </w:rPr>
        <w:lastRenderedPageBreak/>
        <w:t>KATA PENGANTAR</w:t>
      </w:r>
      <w:bookmarkEnd w:id="7"/>
      <w:r w:rsidR="00E159D8" w:rsidRPr="00785A71">
        <w:rPr>
          <w:rFonts w:ascii="Times New Roman" w:eastAsia="Times New Roman" w:hAnsi="Times New Roman" w:cs="Times New Roman"/>
          <w:b/>
          <w:color w:val="212529"/>
          <w:sz w:val="28"/>
          <w:szCs w:val="28"/>
        </w:rPr>
        <w:t xml:space="preserve"> </w:t>
      </w:r>
    </w:p>
    <w:p w14:paraId="6F0067A2" w14:textId="30A14C12" w:rsidR="00ED6BC5" w:rsidRPr="00785A71" w:rsidRDefault="00ED6BC5" w:rsidP="007513C0">
      <w:pPr>
        <w:spacing w:line="276" w:lineRule="auto"/>
        <w:jc w:val="both"/>
        <w:rPr>
          <w:lang w:val="en-GB"/>
        </w:rPr>
      </w:pPr>
    </w:p>
    <w:p w14:paraId="4B35AD7A" w14:textId="4E6A996B" w:rsidR="00A95BEC" w:rsidRPr="00785A71" w:rsidRDefault="00ED6BC5" w:rsidP="007513C0">
      <w:pPr>
        <w:spacing w:line="276" w:lineRule="auto"/>
        <w:ind w:firstLine="720"/>
        <w:rPr>
          <w:rStyle w:val="Heading1Char"/>
          <w:rFonts w:ascii="Times New Roman" w:eastAsia="Calibri" w:hAnsi="Times New Roman" w:cs="Times New Roman"/>
          <w:sz w:val="22"/>
          <w:szCs w:val="22"/>
        </w:rPr>
      </w:pPr>
      <w:r w:rsidRPr="00785A71">
        <w:rPr>
          <w:noProof/>
        </w:rPr>
        <mc:AlternateContent>
          <mc:Choice Requires="wps">
            <w:drawing>
              <wp:anchor distT="0" distB="0" distL="114300" distR="114300" simplePos="0" relativeHeight="251687936" behindDoc="0" locked="0" layoutInCell="1" allowOverlap="1" wp14:anchorId="63B89F3F" wp14:editId="7EAC550E">
                <wp:simplePos x="0" y="0"/>
                <wp:positionH relativeFrom="margin">
                  <wp:align>right</wp:align>
                </wp:positionH>
                <wp:positionV relativeFrom="paragraph">
                  <wp:posOffset>65837</wp:posOffset>
                </wp:positionV>
                <wp:extent cx="2475865" cy="1170432"/>
                <wp:effectExtent l="0" t="0" r="19685" b="10795"/>
                <wp:wrapNone/>
                <wp:docPr id="7" name="Rectangles 79"/>
                <wp:cNvGraphicFramePr/>
                <a:graphic xmlns:a="http://schemas.openxmlformats.org/drawingml/2006/main">
                  <a:graphicData uri="http://schemas.microsoft.com/office/word/2010/wordprocessingShape">
                    <wps:wsp>
                      <wps:cNvSpPr/>
                      <wps:spPr>
                        <a:xfrm>
                          <a:off x="0" y="0"/>
                          <a:ext cx="2475865" cy="1170432"/>
                        </a:xfrm>
                        <a:prstGeom prst="rect">
                          <a:avLst/>
                        </a:prstGeom>
                        <a:solidFill>
                          <a:schemeClr val="lt1"/>
                        </a:solidFill>
                        <a:ln w="9525" cap="flat" cmpd="sng">
                          <a:solidFill>
                            <a:schemeClr val="lt1"/>
                          </a:solidFill>
                          <a:prstDash val="solid"/>
                          <a:round/>
                          <a:headEnd type="none" w="sm" len="sm"/>
                          <a:tailEnd type="none" w="sm" len="sm"/>
                        </a:ln>
                      </wps:spPr>
                      <wps:txbx>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3B89F3F" id="_x0000_s1035" style="position:absolute;left:0;text-align:left;margin-left:143.75pt;margin-top:5.2pt;width:194.95pt;height:92.15pt;z-index:2516879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" fillcolor="white [3201]" strokecolor="white [3201]">
                <v:stroke startarrowwidth="narrow" startarrowlength="short" endarrowwidth="narrow" endarrowlength="short" joinstyle="round"/>
                <v:textbox inset="2.53958mm,1.2694mm,2.53958mm,1.2694mm">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v:textbox>
                <w10:wrap anchorx="margin"/>
              </v:rect>
            </w:pict>
          </mc:Fallback>
        </mc:AlternateContent>
      </w:r>
      <w:r w:rsidR="001A3E5E" w:rsidRPr="00785A71">
        <w:rPr>
          <w:rStyle w:val="Heading1Char"/>
          <w:rFonts w:ascii="Times New Roman" w:hAnsi="Times New Roman" w:cs="Times New Roman"/>
          <w:b/>
          <w:bCs/>
          <w:sz w:val="24"/>
          <w:szCs w:val="24"/>
        </w:rPr>
        <w:br w:type="page"/>
      </w:r>
    </w:p>
    <w:p w14:paraId="1AE7FDE8" w14:textId="28D3FBD6" w:rsidR="00E83DE3" w:rsidRPr="00785A71" w:rsidRDefault="003A410B" w:rsidP="007513C0">
      <w:pPr>
        <w:pStyle w:val="Heading1"/>
        <w:jc w:val="center"/>
        <w:rPr>
          <w:rFonts w:ascii="Times New Roman" w:eastAsia="Times New Roman" w:hAnsi="Times New Roman" w:cs="Times New Roman"/>
          <w:b/>
          <w:color w:val="212529"/>
          <w:sz w:val="28"/>
          <w:szCs w:val="28"/>
        </w:rPr>
      </w:pPr>
      <w:bookmarkStart w:id="8" w:name="_Toc99714767"/>
      <w:r w:rsidRPr="00785A71">
        <w:rPr>
          <w:rFonts w:ascii="Times New Roman" w:eastAsia="Times New Roman" w:hAnsi="Times New Roman" w:cs="Times New Roman"/>
          <w:b/>
          <w:color w:val="212529"/>
          <w:sz w:val="28"/>
          <w:szCs w:val="28"/>
        </w:rPr>
        <w:lastRenderedPageBreak/>
        <w:t>DAFTAR ISI</w:t>
      </w:r>
      <w:bookmarkEnd w:id="8"/>
    </w:p>
    <w:p w14:paraId="5EB2DBCB" w14:textId="29E8B413" w:rsidR="006872B7" w:rsidRPr="00785A71" w:rsidRDefault="006872B7" w:rsidP="007513C0">
      <w:pPr>
        <w:spacing w:after="0" w:line="276" w:lineRule="auto"/>
        <w:rPr>
          <w:color w:val="212529"/>
        </w:rPr>
      </w:pPr>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7513C0">
          <w:pPr>
            <w:pStyle w:val="TOCHeading"/>
            <w:spacing w:line="276" w:lineRule="auto"/>
            <w:rPr>
              <w:rFonts w:ascii="Times New Roman" w:hAnsi="Times New Roman" w:cs="Times New Roman"/>
              <w:b/>
              <w:bCs/>
              <w:color w:val="auto"/>
              <w:sz w:val="22"/>
              <w:szCs w:val="22"/>
            </w:rPr>
          </w:pPr>
        </w:p>
        <w:p w14:paraId="6657A77A" w14:textId="5495E249" w:rsidR="00072068" w:rsidRPr="00785A71" w:rsidRDefault="006872B7">
          <w:pPr>
            <w:pStyle w:val="TOC1"/>
            <w:tabs>
              <w:tab w:val="right" w:leader="dot" w:pos="8777"/>
            </w:tabs>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99714760" w:history="1">
            <w:r w:rsidR="00072068" w:rsidRPr="00785A71">
              <w:rPr>
                <w:rStyle w:val="Hyperlink"/>
                <w:rFonts w:eastAsia="Times New Roman"/>
                <w:b/>
                <w:noProof/>
              </w:rPr>
              <w:t>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0 \h </w:instrText>
            </w:r>
            <w:r w:rsidR="00072068" w:rsidRPr="00785A71">
              <w:rPr>
                <w:noProof/>
                <w:webHidden/>
              </w:rPr>
            </w:r>
            <w:r w:rsidR="00072068" w:rsidRPr="00785A71">
              <w:rPr>
                <w:noProof/>
                <w:webHidden/>
              </w:rPr>
              <w:fldChar w:fldCharType="separate"/>
            </w:r>
            <w:r w:rsidR="008258A9">
              <w:rPr>
                <w:noProof/>
                <w:webHidden/>
              </w:rPr>
              <w:t>i</w:t>
            </w:r>
            <w:r w:rsidR="00072068" w:rsidRPr="00785A71">
              <w:rPr>
                <w:noProof/>
                <w:webHidden/>
              </w:rPr>
              <w:fldChar w:fldCharType="end"/>
            </w:r>
          </w:hyperlink>
        </w:p>
        <w:p w14:paraId="4BC0D88C" w14:textId="79A644C9" w:rsidR="00072068" w:rsidRPr="00785A71" w:rsidRDefault="00D67090">
          <w:pPr>
            <w:pStyle w:val="TOC1"/>
            <w:tabs>
              <w:tab w:val="right" w:leader="dot" w:pos="8777"/>
            </w:tabs>
            <w:rPr>
              <w:rFonts w:eastAsiaTheme="minorEastAsia"/>
              <w:noProof/>
              <w:lang w:val="en-ID" w:eastAsia="en-ID"/>
            </w:rPr>
          </w:pPr>
          <w:hyperlink w:anchor="_Toc99714761" w:history="1">
            <w:r w:rsidR="00072068" w:rsidRPr="00785A71">
              <w:rPr>
                <w:rStyle w:val="Hyperlink"/>
                <w:b/>
                <w:bCs/>
                <w:noProof/>
              </w:rPr>
              <w:t>HALAMAN PENGESAHAN PEMBIMBI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1 \h </w:instrText>
            </w:r>
            <w:r w:rsidR="00072068" w:rsidRPr="00785A71">
              <w:rPr>
                <w:noProof/>
                <w:webHidden/>
              </w:rPr>
            </w:r>
            <w:r w:rsidR="00072068" w:rsidRPr="00785A71">
              <w:rPr>
                <w:noProof/>
                <w:webHidden/>
              </w:rPr>
              <w:fldChar w:fldCharType="separate"/>
            </w:r>
            <w:r w:rsidR="008258A9">
              <w:rPr>
                <w:noProof/>
                <w:webHidden/>
              </w:rPr>
              <w:t>ii</w:t>
            </w:r>
            <w:r w:rsidR="00072068" w:rsidRPr="00785A71">
              <w:rPr>
                <w:noProof/>
                <w:webHidden/>
              </w:rPr>
              <w:fldChar w:fldCharType="end"/>
            </w:r>
          </w:hyperlink>
        </w:p>
        <w:p w14:paraId="40405BE9" w14:textId="5C982BCD" w:rsidR="00072068" w:rsidRPr="00785A71" w:rsidRDefault="00D67090">
          <w:pPr>
            <w:pStyle w:val="TOC1"/>
            <w:tabs>
              <w:tab w:val="right" w:leader="dot" w:pos="8777"/>
            </w:tabs>
            <w:rPr>
              <w:rFonts w:eastAsiaTheme="minorEastAsia"/>
              <w:noProof/>
              <w:lang w:val="en-ID" w:eastAsia="en-ID"/>
            </w:rPr>
          </w:pPr>
          <w:hyperlink w:anchor="_Toc99714762" w:history="1">
            <w:r w:rsidR="00072068" w:rsidRPr="00785A71">
              <w:rPr>
                <w:rStyle w:val="Hyperlink"/>
                <w:b/>
                <w:bCs/>
                <w:noProof/>
              </w:rPr>
              <w:t>HALAMAN PENGESAHAN PENGUJ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2 \h </w:instrText>
            </w:r>
            <w:r w:rsidR="00072068" w:rsidRPr="00785A71">
              <w:rPr>
                <w:noProof/>
                <w:webHidden/>
              </w:rPr>
            </w:r>
            <w:r w:rsidR="00072068" w:rsidRPr="00785A71">
              <w:rPr>
                <w:noProof/>
                <w:webHidden/>
              </w:rPr>
              <w:fldChar w:fldCharType="separate"/>
            </w:r>
            <w:r w:rsidR="008258A9">
              <w:rPr>
                <w:noProof/>
                <w:webHidden/>
              </w:rPr>
              <w:t>iii</w:t>
            </w:r>
            <w:r w:rsidR="00072068" w:rsidRPr="00785A71">
              <w:rPr>
                <w:noProof/>
                <w:webHidden/>
              </w:rPr>
              <w:fldChar w:fldCharType="end"/>
            </w:r>
          </w:hyperlink>
        </w:p>
        <w:p w14:paraId="0012C673" w14:textId="15C56E37" w:rsidR="00072068" w:rsidRPr="00785A71" w:rsidRDefault="00D67090">
          <w:pPr>
            <w:pStyle w:val="TOC1"/>
            <w:tabs>
              <w:tab w:val="right" w:leader="dot" w:pos="8777"/>
            </w:tabs>
            <w:rPr>
              <w:rFonts w:eastAsiaTheme="minorEastAsia"/>
              <w:noProof/>
              <w:lang w:val="en-ID" w:eastAsia="en-ID"/>
            </w:rPr>
          </w:pPr>
          <w:hyperlink w:anchor="_Toc99714763" w:history="1">
            <w:r w:rsidR="00072068" w:rsidRPr="00785A71">
              <w:rPr>
                <w:rStyle w:val="Hyperlink"/>
                <w:rFonts w:eastAsia="Times New Roman"/>
                <w:b/>
                <w:noProof/>
              </w:rPr>
              <w:t>PERNYATAAN BEBAS PLAGIA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3 \h </w:instrText>
            </w:r>
            <w:r w:rsidR="00072068" w:rsidRPr="00785A71">
              <w:rPr>
                <w:noProof/>
                <w:webHidden/>
              </w:rPr>
            </w:r>
            <w:r w:rsidR="00072068" w:rsidRPr="00785A71">
              <w:rPr>
                <w:noProof/>
                <w:webHidden/>
              </w:rPr>
              <w:fldChar w:fldCharType="separate"/>
            </w:r>
            <w:r w:rsidR="008258A9">
              <w:rPr>
                <w:noProof/>
                <w:webHidden/>
              </w:rPr>
              <w:t>iv</w:t>
            </w:r>
            <w:r w:rsidR="00072068" w:rsidRPr="00785A71">
              <w:rPr>
                <w:noProof/>
                <w:webHidden/>
              </w:rPr>
              <w:fldChar w:fldCharType="end"/>
            </w:r>
          </w:hyperlink>
        </w:p>
        <w:p w14:paraId="6B53E438" w14:textId="7ABBF988" w:rsidR="00072068" w:rsidRPr="00785A71" w:rsidRDefault="00D67090">
          <w:pPr>
            <w:pStyle w:val="TOC1"/>
            <w:tabs>
              <w:tab w:val="right" w:leader="dot" w:pos="8777"/>
            </w:tabs>
            <w:rPr>
              <w:rFonts w:eastAsiaTheme="minorEastAsia"/>
              <w:noProof/>
              <w:lang w:val="en-ID" w:eastAsia="en-ID"/>
            </w:rPr>
          </w:pPr>
          <w:hyperlink w:anchor="_Toc99714764" w:history="1">
            <w:r w:rsidR="00072068" w:rsidRPr="00785A71">
              <w:rPr>
                <w:rStyle w:val="Hyperlink"/>
                <w:b/>
                <w:bCs/>
                <w:noProof/>
              </w:rPr>
              <w:t>SURAT PERNYATAAN  KARYA ASLI 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4 \h </w:instrText>
            </w:r>
            <w:r w:rsidR="00072068" w:rsidRPr="00785A71">
              <w:rPr>
                <w:noProof/>
                <w:webHidden/>
              </w:rPr>
            </w:r>
            <w:r w:rsidR="00072068" w:rsidRPr="00785A71">
              <w:rPr>
                <w:noProof/>
                <w:webHidden/>
              </w:rPr>
              <w:fldChar w:fldCharType="separate"/>
            </w:r>
            <w:r w:rsidR="008258A9">
              <w:rPr>
                <w:noProof/>
                <w:webHidden/>
              </w:rPr>
              <w:t>v</w:t>
            </w:r>
            <w:r w:rsidR="00072068" w:rsidRPr="00785A71">
              <w:rPr>
                <w:noProof/>
                <w:webHidden/>
              </w:rPr>
              <w:fldChar w:fldCharType="end"/>
            </w:r>
          </w:hyperlink>
        </w:p>
        <w:p w14:paraId="0C672C43" w14:textId="57ED5B35" w:rsidR="00072068" w:rsidRPr="00785A71" w:rsidRDefault="00D67090">
          <w:pPr>
            <w:pStyle w:val="TOC1"/>
            <w:tabs>
              <w:tab w:val="right" w:leader="dot" w:pos="8777"/>
            </w:tabs>
            <w:rPr>
              <w:rFonts w:eastAsiaTheme="minorEastAsia"/>
              <w:noProof/>
              <w:lang w:val="en-ID" w:eastAsia="en-ID"/>
            </w:rPr>
          </w:pPr>
          <w:hyperlink w:anchor="_Toc99714765" w:history="1">
            <w:r w:rsidR="00072068" w:rsidRPr="00785A71">
              <w:rPr>
                <w:rStyle w:val="Hyperlink"/>
                <w:b/>
                <w:bCs/>
                <w:noProof/>
              </w:rPr>
              <w:t>ABSTRAK</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5 \h </w:instrText>
            </w:r>
            <w:r w:rsidR="00072068" w:rsidRPr="00785A71">
              <w:rPr>
                <w:noProof/>
                <w:webHidden/>
              </w:rPr>
            </w:r>
            <w:r w:rsidR="00072068" w:rsidRPr="00785A71">
              <w:rPr>
                <w:noProof/>
                <w:webHidden/>
              </w:rPr>
              <w:fldChar w:fldCharType="separate"/>
            </w:r>
            <w:r w:rsidR="008258A9">
              <w:rPr>
                <w:noProof/>
                <w:webHidden/>
              </w:rPr>
              <w:t>vi</w:t>
            </w:r>
            <w:r w:rsidR="00072068" w:rsidRPr="00785A71">
              <w:rPr>
                <w:noProof/>
                <w:webHidden/>
              </w:rPr>
              <w:fldChar w:fldCharType="end"/>
            </w:r>
          </w:hyperlink>
        </w:p>
        <w:p w14:paraId="6D19C773" w14:textId="357917CB" w:rsidR="00072068" w:rsidRPr="00785A71" w:rsidRDefault="00D67090">
          <w:pPr>
            <w:pStyle w:val="TOC1"/>
            <w:tabs>
              <w:tab w:val="right" w:leader="dot" w:pos="8777"/>
            </w:tabs>
            <w:rPr>
              <w:rFonts w:eastAsiaTheme="minorEastAsia"/>
              <w:noProof/>
              <w:lang w:val="en-ID" w:eastAsia="en-ID"/>
            </w:rPr>
          </w:pPr>
          <w:hyperlink w:anchor="_Toc99714766" w:history="1">
            <w:r w:rsidR="00072068" w:rsidRPr="00785A71">
              <w:rPr>
                <w:rStyle w:val="Hyperlink"/>
                <w:b/>
                <w:bCs/>
                <w:noProof/>
              </w:rPr>
              <w:t>KATA PENGANT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6 \h </w:instrText>
            </w:r>
            <w:r w:rsidR="00072068" w:rsidRPr="00785A71">
              <w:rPr>
                <w:noProof/>
                <w:webHidden/>
              </w:rPr>
            </w:r>
            <w:r w:rsidR="00072068" w:rsidRPr="00785A71">
              <w:rPr>
                <w:noProof/>
                <w:webHidden/>
              </w:rPr>
              <w:fldChar w:fldCharType="separate"/>
            </w:r>
            <w:r w:rsidR="008258A9">
              <w:rPr>
                <w:noProof/>
                <w:webHidden/>
              </w:rPr>
              <w:t>vii</w:t>
            </w:r>
            <w:r w:rsidR="00072068" w:rsidRPr="00785A71">
              <w:rPr>
                <w:noProof/>
                <w:webHidden/>
              </w:rPr>
              <w:fldChar w:fldCharType="end"/>
            </w:r>
          </w:hyperlink>
        </w:p>
        <w:p w14:paraId="11058110" w14:textId="6EC8E773" w:rsidR="00072068" w:rsidRPr="00785A71" w:rsidRDefault="00D67090">
          <w:pPr>
            <w:pStyle w:val="TOC1"/>
            <w:tabs>
              <w:tab w:val="right" w:leader="dot" w:pos="8777"/>
            </w:tabs>
            <w:rPr>
              <w:rFonts w:eastAsiaTheme="minorEastAsia"/>
              <w:noProof/>
              <w:lang w:val="en-ID" w:eastAsia="en-ID"/>
            </w:rPr>
          </w:pPr>
          <w:hyperlink w:anchor="_Toc99714767" w:history="1">
            <w:r w:rsidR="00072068" w:rsidRPr="00785A71">
              <w:rPr>
                <w:rStyle w:val="Hyperlink"/>
                <w:rFonts w:eastAsia="Times New Roman"/>
                <w:b/>
                <w:noProof/>
              </w:rPr>
              <w:t>DAFTAR I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7 \h </w:instrText>
            </w:r>
            <w:r w:rsidR="00072068" w:rsidRPr="00785A71">
              <w:rPr>
                <w:noProof/>
                <w:webHidden/>
              </w:rPr>
            </w:r>
            <w:r w:rsidR="00072068" w:rsidRPr="00785A71">
              <w:rPr>
                <w:noProof/>
                <w:webHidden/>
              </w:rPr>
              <w:fldChar w:fldCharType="separate"/>
            </w:r>
            <w:r w:rsidR="008258A9">
              <w:rPr>
                <w:noProof/>
                <w:webHidden/>
              </w:rPr>
              <w:t>viii</w:t>
            </w:r>
            <w:r w:rsidR="00072068" w:rsidRPr="00785A71">
              <w:rPr>
                <w:noProof/>
                <w:webHidden/>
              </w:rPr>
              <w:fldChar w:fldCharType="end"/>
            </w:r>
          </w:hyperlink>
        </w:p>
        <w:p w14:paraId="1B350713" w14:textId="173B7F4A" w:rsidR="00072068" w:rsidRPr="00785A71" w:rsidRDefault="00D67090">
          <w:pPr>
            <w:pStyle w:val="TOC1"/>
            <w:tabs>
              <w:tab w:val="right" w:leader="dot" w:pos="8777"/>
            </w:tabs>
            <w:rPr>
              <w:rFonts w:eastAsiaTheme="minorEastAsia"/>
              <w:noProof/>
              <w:lang w:val="en-ID" w:eastAsia="en-ID"/>
            </w:rPr>
          </w:pPr>
          <w:hyperlink w:anchor="_Toc99714768" w:history="1">
            <w:r w:rsidR="00072068" w:rsidRPr="00785A71">
              <w:rPr>
                <w:rStyle w:val="Hyperlink"/>
                <w:rFonts w:eastAsia="Times New Roman"/>
                <w:b/>
                <w:noProof/>
              </w:rPr>
              <w:t>DAFTAR TABEL</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8 \h </w:instrText>
            </w:r>
            <w:r w:rsidR="00072068" w:rsidRPr="00785A71">
              <w:rPr>
                <w:noProof/>
                <w:webHidden/>
              </w:rPr>
            </w:r>
            <w:r w:rsidR="00072068" w:rsidRPr="00785A71">
              <w:rPr>
                <w:noProof/>
                <w:webHidden/>
              </w:rPr>
              <w:fldChar w:fldCharType="separate"/>
            </w:r>
            <w:r w:rsidR="008258A9">
              <w:rPr>
                <w:noProof/>
                <w:webHidden/>
              </w:rPr>
              <w:t>ix</w:t>
            </w:r>
            <w:r w:rsidR="00072068" w:rsidRPr="00785A71">
              <w:rPr>
                <w:noProof/>
                <w:webHidden/>
              </w:rPr>
              <w:fldChar w:fldCharType="end"/>
            </w:r>
          </w:hyperlink>
        </w:p>
        <w:p w14:paraId="5C5D2996" w14:textId="660F55C6" w:rsidR="00072068" w:rsidRPr="00785A71" w:rsidRDefault="00D67090">
          <w:pPr>
            <w:pStyle w:val="TOC1"/>
            <w:tabs>
              <w:tab w:val="right" w:leader="dot" w:pos="8777"/>
            </w:tabs>
            <w:rPr>
              <w:rFonts w:eastAsiaTheme="minorEastAsia"/>
              <w:noProof/>
              <w:lang w:val="en-ID" w:eastAsia="en-ID"/>
            </w:rPr>
          </w:pPr>
          <w:hyperlink w:anchor="_Toc99714769" w:history="1">
            <w:r w:rsidR="00072068" w:rsidRPr="00785A71">
              <w:rPr>
                <w:rStyle w:val="Hyperlink"/>
                <w:b/>
                <w:bCs/>
                <w:noProof/>
              </w:rPr>
              <w:t>DAFTAR GAMB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9 \h </w:instrText>
            </w:r>
            <w:r w:rsidR="00072068" w:rsidRPr="00785A71">
              <w:rPr>
                <w:noProof/>
                <w:webHidden/>
              </w:rPr>
            </w:r>
            <w:r w:rsidR="00072068" w:rsidRPr="00785A71">
              <w:rPr>
                <w:noProof/>
                <w:webHidden/>
              </w:rPr>
              <w:fldChar w:fldCharType="separate"/>
            </w:r>
            <w:r w:rsidR="008258A9">
              <w:rPr>
                <w:noProof/>
                <w:webHidden/>
              </w:rPr>
              <w:t>x</w:t>
            </w:r>
            <w:r w:rsidR="00072068" w:rsidRPr="00785A71">
              <w:rPr>
                <w:noProof/>
                <w:webHidden/>
              </w:rPr>
              <w:fldChar w:fldCharType="end"/>
            </w:r>
          </w:hyperlink>
        </w:p>
        <w:p w14:paraId="7D11367B" w14:textId="2A5BABC3" w:rsidR="00072068" w:rsidRPr="00785A71" w:rsidRDefault="00D67090">
          <w:pPr>
            <w:pStyle w:val="TOC1"/>
            <w:tabs>
              <w:tab w:val="right" w:leader="dot" w:pos="8777"/>
            </w:tabs>
            <w:rPr>
              <w:rFonts w:eastAsiaTheme="minorEastAsia"/>
              <w:noProof/>
              <w:lang w:val="en-ID" w:eastAsia="en-ID"/>
            </w:rPr>
          </w:pPr>
          <w:hyperlink w:anchor="_Toc99714770" w:history="1">
            <w:r w:rsidR="00072068" w:rsidRPr="00785A71">
              <w:rPr>
                <w:rStyle w:val="Hyperlink"/>
                <w:rFonts w:eastAsia="Times New Roman"/>
                <w:b/>
                <w:noProof/>
              </w:rPr>
              <w:t>DAFTAR LAMPI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0 \h </w:instrText>
            </w:r>
            <w:r w:rsidR="00072068" w:rsidRPr="00785A71">
              <w:rPr>
                <w:noProof/>
                <w:webHidden/>
              </w:rPr>
            </w:r>
            <w:r w:rsidR="00072068" w:rsidRPr="00785A71">
              <w:rPr>
                <w:noProof/>
                <w:webHidden/>
              </w:rPr>
              <w:fldChar w:fldCharType="separate"/>
            </w:r>
            <w:r w:rsidR="008258A9">
              <w:rPr>
                <w:noProof/>
                <w:webHidden/>
              </w:rPr>
              <w:t>xi</w:t>
            </w:r>
            <w:r w:rsidR="00072068" w:rsidRPr="00785A71">
              <w:rPr>
                <w:noProof/>
                <w:webHidden/>
              </w:rPr>
              <w:fldChar w:fldCharType="end"/>
            </w:r>
          </w:hyperlink>
        </w:p>
        <w:p w14:paraId="18640878" w14:textId="3B56BD44" w:rsidR="00072068" w:rsidRPr="00785A71" w:rsidRDefault="00D67090">
          <w:pPr>
            <w:pStyle w:val="TOC1"/>
            <w:tabs>
              <w:tab w:val="right" w:leader="dot" w:pos="8777"/>
            </w:tabs>
            <w:rPr>
              <w:rFonts w:eastAsiaTheme="minorEastAsia"/>
              <w:noProof/>
              <w:lang w:val="en-ID" w:eastAsia="en-ID"/>
            </w:rPr>
          </w:pPr>
          <w:hyperlink w:anchor="_Toc99714771" w:history="1">
            <w:r w:rsidR="00072068" w:rsidRPr="00785A71">
              <w:rPr>
                <w:rStyle w:val="Hyperlink"/>
                <w:rFonts w:eastAsia="Times New Roman"/>
                <w:b/>
                <w:noProof/>
              </w:rPr>
              <w:t>BAB I  PENDAHULU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1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50A599C4" w14:textId="7E699227" w:rsidR="00072068" w:rsidRPr="00785A71" w:rsidRDefault="00D67090">
          <w:pPr>
            <w:pStyle w:val="TOC2"/>
            <w:tabs>
              <w:tab w:val="left" w:pos="880"/>
              <w:tab w:val="right" w:leader="dot" w:pos="8777"/>
            </w:tabs>
            <w:rPr>
              <w:rFonts w:eastAsiaTheme="minorEastAsia"/>
              <w:noProof/>
              <w:lang w:val="en-ID" w:eastAsia="en-ID"/>
            </w:rPr>
          </w:pPr>
          <w:hyperlink w:anchor="_Toc99714772" w:history="1">
            <w:r w:rsidR="00072068" w:rsidRPr="00785A71">
              <w:rPr>
                <w:rStyle w:val="Hyperlink"/>
                <w:rFonts w:eastAsia="Times New Roman"/>
                <w:b/>
                <w:noProof/>
              </w:rPr>
              <w:t>1.1.</w:t>
            </w:r>
            <w:r w:rsidR="00072068" w:rsidRPr="00785A71">
              <w:rPr>
                <w:rFonts w:eastAsiaTheme="minorEastAsia"/>
                <w:noProof/>
                <w:lang w:val="en-ID" w:eastAsia="en-ID"/>
              </w:rPr>
              <w:tab/>
            </w:r>
            <w:r w:rsidR="00072068" w:rsidRPr="00785A71">
              <w:rPr>
                <w:rStyle w:val="Hyperlink"/>
                <w:rFonts w:eastAsia="Times New Roman"/>
                <w:b/>
                <w:noProof/>
              </w:rPr>
              <w:t>Latar Belaka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2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7C08DA8D" w14:textId="5B07BB66" w:rsidR="00072068" w:rsidRPr="00785A71" w:rsidRDefault="00D67090">
          <w:pPr>
            <w:pStyle w:val="TOC2"/>
            <w:tabs>
              <w:tab w:val="left" w:pos="880"/>
              <w:tab w:val="right" w:leader="dot" w:pos="8777"/>
            </w:tabs>
            <w:rPr>
              <w:rFonts w:eastAsiaTheme="minorEastAsia"/>
              <w:noProof/>
              <w:lang w:val="en-ID" w:eastAsia="en-ID"/>
            </w:rPr>
          </w:pPr>
          <w:hyperlink w:anchor="_Toc99714773" w:history="1">
            <w:r w:rsidR="00072068" w:rsidRPr="00785A71">
              <w:rPr>
                <w:rStyle w:val="Hyperlink"/>
                <w:rFonts w:eastAsia="Times New Roman"/>
                <w:b/>
                <w:noProof/>
              </w:rPr>
              <w:t>1.2.</w:t>
            </w:r>
            <w:r w:rsidR="00072068" w:rsidRPr="00785A71">
              <w:rPr>
                <w:rFonts w:eastAsiaTheme="minorEastAsia"/>
                <w:noProof/>
                <w:lang w:val="en-ID" w:eastAsia="en-ID"/>
              </w:rPr>
              <w:tab/>
            </w:r>
            <w:r w:rsidR="00072068" w:rsidRPr="00785A71">
              <w:rPr>
                <w:rStyle w:val="Hyperlink"/>
                <w:rFonts w:eastAsia="Times New Roman"/>
                <w:b/>
                <w:noProof/>
              </w:rPr>
              <w:t>Rumu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3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AB55811" w14:textId="54F8EB56" w:rsidR="00072068" w:rsidRPr="00785A71" w:rsidRDefault="00D67090">
          <w:pPr>
            <w:pStyle w:val="TOC2"/>
            <w:tabs>
              <w:tab w:val="left" w:pos="880"/>
              <w:tab w:val="right" w:leader="dot" w:pos="8777"/>
            </w:tabs>
            <w:rPr>
              <w:rFonts w:eastAsiaTheme="minorEastAsia"/>
              <w:noProof/>
              <w:lang w:val="en-ID" w:eastAsia="en-ID"/>
            </w:rPr>
          </w:pPr>
          <w:hyperlink w:anchor="_Toc99714774" w:history="1">
            <w:r w:rsidR="00072068" w:rsidRPr="00785A71">
              <w:rPr>
                <w:rStyle w:val="Hyperlink"/>
                <w:rFonts w:eastAsia="Times New Roman"/>
                <w:b/>
                <w:noProof/>
              </w:rPr>
              <w:t>1.3.</w:t>
            </w:r>
            <w:r w:rsidR="00072068" w:rsidRPr="00785A71">
              <w:rPr>
                <w:rFonts w:eastAsiaTheme="minorEastAsia"/>
                <w:noProof/>
                <w:lang w:val="en-ID" w:eastAsia="en-ID"/>
              </w:rPr>
              <w:tab/>
            </w:r>
            <w:r w:rsidR="00072068" w:rsidRPr="00785A71">
              <w:rPr>
                <w:rStyle w:val="Hyperlink"/>
                <w:rFonts w:eastAsia="Times New Roman"/>
                <w:b/>
                <w:noProof/>
              </w:rPr>
              <w:t>Bata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4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1A008654" w14:textId="18B7742C" w:rsidR="00072068" w:rsidRPr="00785A71" w:rsidRDefault="00D67090">
          <w:pPr>
            <w:pStyle w:val="TOC2"/>
            <w:tabs>
              <w:tab w:val="left" w:pos="880"/>
              <w:tab w:val="right" w:leader="dot" w:pos="8777"/>
            </w:tabs>
            <w:rPr>
              <w:rFonts w:eastAsiaTheme="minorEastAsia"/>
              <w:noProof/>
              <w:lang w:val="en-ID" w:eastAsia="en-ID"/>
            </w:rPr>
          </w:pPr>
          <w:hyperlink w:anchor="_Toc99714775" w:history="1">
            <w:r w:rsidR="00072068" w:rsidRPr="00785A71">
              <w:rPr>
                <w:rStyle w:val="Hyperlink"/>
                <w:rFonts w:eastAsia="Times New Roman"/>
                <w:b/>
                <w:noProof/>
              </w:rPr>
              <w:t>1.4.</w:t>
            </w:r>
            <w:r w:rsidR="00072068" w:rsidRPr="00785A71">
              <w:rPr>
                <w:rFonts w:eastAsiaTheme="minorEastAsia"/>
                <w:noProof/>
                <w:lang w:val="en-ID" w:eastAsia="en-ID"/>
              </w:rPr>
              <w:tab/>
            </w:r>
            <w:r w:rsidR="00072068" w:rsidRPr="00785A71">
              <w:rPr>
                <w:rStyle w:val="Hyperlink"/>
                <w:rFonts w:eastAsia="Times New Roman"/>
                <w:b/>
                <w:noProof/>
              </w:rPr>
              <w:t>Tuju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5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12E0BA0" w14:textId="355DB79B" w:rsidR="00072068" w:rsidRPr="00785A71" w:rsidRDefault="00D67090">
          <w:pPr>
            <w:pStyle w:val="TOC2"/>
            <w:tabs>
              <w:tab w:val="left" w:pos="880"/>
              <w:tab w:val="right" w:leader="dot" w:pos="8777"/>
            </w:tabs>
            <w:rPr>
              <w:rFonts w:eastAsiaTheme="minorEastAsia"/>
              <w:noProof/>
              <w:lang w:val="en-ID" w:eastAsia="en-ID"/>
            </w:rPr>
          </w:pPr>
          <w:hyperlink w:anchor="_Toc99714776" w:history="1">
            <w:r w:rsidR="00072068" w:rsidRPr="00785A71">
              <w:rPr>
                <w:rStyle w:val="Hyperlink"/>
                <w:rFonts w:eastAsia="Times New Roman"/>
                <w:b/>
                <w:noProof/>
              </w:rPr>
              <w:t>1.5.</w:t>
            </w:r>
            <w:r w:rsidR="00072068" w:rsidRPr="00785A71">
              <w:rPr>
                <w:rFonts w:eastAsiaTheme="minorEastAsia"/>
                <w:noProof/>
                <w:lang w:val="en-ID" w:eastAsia="en-ID"/>
              </w:rPr>
              <w:tab/>
            </w:r>
            <w:r w:rsidR="00072068" w:rsidRPr="00785A71">
              <w:rPr>
                <w:rStyle w:val="Hyperlink"/>
                <w:rFonts w:eastAsia="Times New Roman"/>
                <w:b/>
                <w:noProof/>
              </w:rPr>
              <w:t>Manfaat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6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E80BB0F" w14:textId="709944B3" w:rsidR="00072068" w:rsidRPr="00785A71" w:rsidRDefault="00D67090">
          <w:pPr>
            <w:pStyle w:val="TOC2"/>
            <w:tabs>
              <w:tab w:val="left" w:pos="880"/>
              <w:tab w:val="right" w:leader="dot" w:pos="8777"/>
            </w:tabs>
            <w:rPr>
              <w:rFonts w:eastAsiaTheme="minorEastAsia"/>
              <w:noProof/>
              <w:lang w:val="en-ID" w:eastAsia="en-ID"/>
            </w:rPr>
          </w:pPr>
          <w:hyperlink w:anchor="_Toc99714777" w:history="1">
            <w:r w:rsidR="00072068" w:rsidRPr="00785A71">
              <w:rPr>
                <w:rStyle w:val="Hyperlink"/>
                <w:rFonts w:eastAsia="Times New Roman"/>
                <w:b/>
                <w:noProof/>
              </w:rPr>
              <w:t>1.6.</w:t>
            </w:r>
            <w:r w:rsidR="00072068" w:rsidRPr="00785A71">
              <w:rPr>
                <w:rFonts w:eastAsiaTheme="minorEastAsia"/>
                <w:noProof/>
                <w:lang w:val="en-ID" w:eastAsia="en-ID"/>
              </w:rPr>
              <w:tab/>
            </w:r>
            <w:r w:rsidR="00072068" w:rsidRPr="00785A71">
              <w:rPr>
                <w:rStyle w:val="Hyperlink"/>
                <w:rFonts w:eastAsia="Times New Roman"/>
                <w:b/>
                <w:noProof/>
              </w:rPr>
              <w:t>Tahap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7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B9528A9" w14:textId="2C4A411D" w:rsidR="00072068" w:rsidRPr="00785A71" w:rsidRDefault="00D67090">
          <w:pPr>
            <w:pStyle w:val="TOC2"/>
            <w:tabs>
              <w:tab w:val="left" w:pos="880"/>
              <w:tab w:val="right" w:leader="dot" w:pos="8777"/>
            </w:tabs>
            <w:rPr>
              <w:rFonts w:eastAsiaTheme="minorEastAsia"/>
              <w:noProof/>
              <w:lang w:val="en-ID" w:eastAsia="en-ID"/>
            </w:rPr>
          </w:pPr>
          <w:hyperlink w:anchor="_Toc99714778" w:history="1">
            <w:r w:rsidR="00072068" w:rsidRPr="00785A71">
              <w:rPr>
                <w:rStyle w:val="Hyperlink"/>
                <w:rFonts w:eastAsia="Times New Roman"/>
                <w:b/>
                <w:noProof/>
              </w:rPr>
              <w:t>1.7.</w:t>
            </w:r>
            <w:r w:rsidR="00072068" w:rsidRPr="00785A71">
              <w:rPr>
                <w:rFonts w:eastAsiaTheme="minorEastAsia"/>
                <w:noProof/>
                <w:lang w:val="en-ID" w:eastAsia="en-ID"/>
              </w:rPr>
              <w:tab/>
            </w:r>
            <w:r w:rsidR="00072068" w:rsidRPr="00785A71">
              <w:rPr>
                <w:rStyle w:val="Hyperlink"/>
                <w:rFonts w:eastAsia="Times New Roman"/>
                <w:b/>
                <w:noProof/>
              </w:rPr>
              <w:t>Sistematika Penulis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8 \h </w:instrText>
            </w:r>
            <w:r w:rsidR="00072068" w:rsidRPr="00785A71">
              <w:rPr>
                <w:noProof/>
                <w:webHidden/>
              </w:rPr>
            </w:r>
            <w:r w:rsidR="00072068" w:rsidRPr="00785A71">
              <w:rPr>
                <w:noProof/>
                <w:webHidden/>
              </w:rPr>
              <w:fldChar w:fldCharType="separate"/>
            </w:r>
            <w:r w:rsidR="008258A9">
              <w:rPr>
                <w:noProof/>
                <w:webHidden/>
              </w:rPr>
              <w:t>4</w:t>
            </w:r>
            <w:r w:rsidR="00072068" w:rsidRPr="00785A71">
              <w:rPr>
                <w:noProof/>
                <w:webHidden/>
              </w:rPr>
              <w:fldChar w:fldCharType="end"/>
            </w:r>
          </w:hyperlink>
        </w:p>
        <w:p w14:paraId="144598C4" w14:textId="148F0D5F" w:rsidR="00072068" w:rsidRPr="00785A71" w:rsidRDefault="00D67090">
          <w:pPr>
            <w:pStyle w:val="TOC1"/>
            <w:tabs>
              <w:tab w:val="right" w:leader="dot" w:pos="8777"/>
            </w:tabs>
            <w:rPr>
              <w:rFonts w:eastAsiaTheme="minorEastAsia"/>
              <w:noProof/>
              <w:lang w:val="en-ID" w:eastAsia="en-ID"/>
            </w:rPr>
          </w:pPr>
          <w:hyperlink w:anchor="_Toc99714779" w:history="1">
            <w:r w:rsidR="00072068" w:rsidRPr="00785A71">
              <w:rPr>
                <w:rStyle w:val="Hyperlink"/>
                <w:rFonts w:eastAsia="Times New Roman"/>
                <w:b/>
                <w:noProof/>
              </w:rPr>
              <w:t>BAB II TINJAUAN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9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4D02419D" w14:textId="665A2F59" w:rsidR="00072068" w:rsidRPr="00785A71" w:rsidRDefault="00D67090" w:rsidP="00072068">
          <w:pPr>
            <w:pStyle w:val="TOC2"/>
            <w:tabs>
              <w:tab w:val="left" w:pos="851"/>
              <w:tab w:val="right" w:leader="dot" w:pos="8777"/>
            </w:tabs>
            <w:rPr>
              <w:rFonts w:eastAsiaTheme="minorEastAsia"/>
              <w:noProof/>
              <w:lang w:val="en-ID" w:eastAsia="en-ID"/>
            </w:rPr>
          </w:pPr>
          <w:hyperlink w:anchor="_Toc99714780" w:history="1">
            <w:r w:rsidR="00072068" w:rsidRPr="00785A71">
              <w:rPr>
                <w:rStyle w:val="Hyperlink"/>
                <w:noProof/>
              </w:rPr>
              <w:t xml:space="preserve">2.1. </w:t>
            </w:r>
            <w:r w:rsidR="00072068" w:rsidRPr="00785A71">
              <w:rPr>
                <w:rStyle w:val="Hyperlink"/>
                <w:noProof/>
                <w:lang w:val="en-US"/>
              </w:rPr>
              <w:t xml:space="preserve">  </w:t>
            </w:r>
            <w:r w:rsidR="00072068" w:rsidRPr="00785A71">
              <w:rPr>
                <w:rStyle w:val="Hyperlink"/>
                <w:noProof/>
                <w:lang w:val="en-US"/>
              </w:rPr>
              <w:tab/>
            </w:r>
            <w:r w:rsidR="00072068" w:rsidRPr="00785A71">
              <w:rPr>
                <w:rStyle w:val="Hyperlink"/>
                <w:noProof/>
              </w:rPr>
              <w:t>Landasan Teor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0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6A9BF687" w14:textId="5D9CAE17" w:rsidR="00072068" w:rsidRPr="00785A71" w:rsidRDefault="00D67090" w:rsidP="00072068">
          <w:pPr>
            <w:pStyle w:val="TOC2"/>
            <w:tabs>
              <w:tab w:val="left" w:pos="851"/>
              <w:tab w:val="right" w:leader="dot" w:pos="8777"/>
            </w:tabs>
            <w:rPr>
              <w:rFonts w:eastAsiaTheme="minorEastAsia"/>
              <w:noProof/>
              <w:lang w:val="en-ID" w:eastAsia="en-ID"/>
            </w:rPr>
          </w:pPr>
          <w:hyperlink w:anchor="_Toc99714781" w:history="1">
            <w:r w:rsidR="00072068" w:rsidRPr="00785A71">
              <w:rPr>
                <w:rStyle w:val="Hyperlink"/>
                <w:noProof/>
              </w:rPr>
              <w:t xml:space="preserve">2.2. </w:t>
            </w:r>
            <w:r w:rsidR="00072068" w:rsidRPr="00785A71">
              <w:rPr>
                <w:rStyle w:val="Hyperlink"/>
                <w:noProof/>
              </w:rPr>
              <w:tab/>
              <w:t>Studi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1 \h </w:instrText>
            </w:r>
            <w:r w:rsidR="00072068" w:rsidRPr="00785A71">
              <w:rPr>
                <w:noProof/>
                <w:webHidden/>
              </w:rPr>
            </w:r>
            <w:r w:rsidR="00072068" w:rsidRPr="00785A71">
              <w:rPr>
                <w:noProof/>
                <w:webHidden/>
              </w:rPr>
              <w:fldChar w:fldCharType="separate"/>
            </w:r>
            <w:r w:rsidR="008258A9">
              <w:rPr>
                <w:noProof/>
                <w:webHidden/>
              </w:rPr>
              <w:t>9</w:t>
            </w:r>
            <w:r w:rsidR="00072068" w:rsidRPr="00785A71">
              <w:rPr>
                <w:noProof/>
                <w:webHidden/>
              </w:rPr>
              <w:fldChar w:fldCharType="end"/>
            </w:r>
          </w:hyperlink>
        </w:p>
        <w:p w14:paraId="7C4D98B8" w14:textId="59AE6ABD" w:rsidR="00072068" w:rsidRPr="00785A71" w:rsidRDefault="00D67090">
          <w:pPr>
            <w:pStyle w:val="TOC1"/>
            <w:tabs>
              <w:tab w:val="right" w:leader="dot" w:pos="8777"/>
            </w:tabs>
            <w:rPr>
              <w:rFonts w:eastAsiaTheme="minorEastAsia"/>
              <w:noProof/>
              <w:lang w:val="en-ID" w:eastAsia="en-ID"/>
            </w:rPr>
          </w:pPr>
          <w:hyperlink w:anchor="_Toc99714782" w:history="1">
            <w:r w:rsidR="00072068" w:rsidRPr="00785A71">
              <w:rPr>
                <w:rStyle w:val="Hyperlink"/>
                <w:rFonts w:eastAsia="Times New Roman"/>
                <w:b/>
                <w:noProof/>
              </w:rPr>
              <w:t>BAB II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2 \h </w:instrText>
            </w:r>
            <w:r w:rsidR="00072068" w:rsidRPr="00785A71">
              <w:rPr>
                <w:noProof/>
                <w:webHidden/>
              </w:rPr>
            </w:r>
            <w:r w:rsidR="00072068" w:rsidRPr="00785A71">
              <w:rPr>
                <w:noProof/>
                <w:webHidden/>
              </w:rPr>
              <w:fldChar w:fldCharType="separate"/>
            </w:r>
            <w:r w:rsidR="008258A9">
              <w:rPr>
                <w:noProof/>
                <w:webHidden/>
              </w:rPr>
              <w:t>19</w:t>
            </w:r>
            <w:r w:rsidR="00072068" w:rsidRPr="00785A71">
              <w:rPr>
                <w:noProof/>
                <w:webHidden/>
              </w:rPr>
              <w:fldChar w:fldCharType="end"/>
            </w:r>
          </w:hyperlink>
        </w:p>
        <w:p w14:paraId="47E8B877" w14:textId="5E11A528" w:rsidR="00072068" w:rsidRPr="00785A71" w:rsidRDefault="00D67090">
          <w:pPr>
            <w:pStyle w:val="TOC1"/>
            <w:tabs>
              <w:tab w:val="right" w:leader="dot" w:pos="8777"/>
            </w:tabs>
            <w:rPr>
              <w:rFonts w:eastAsiaTheme="minorEastAsia"/>
              <w:noProof/>
              <w:lang w:val="en-ID" w:eastAsia="en-ID"/>
            </w:rPr>
          </w:pPr>
          <w:hyperlink w:anchor="_Toc99714783" w:history="1">
            <w:r w:rsidR="00072068" w:rsidRPr="00785A71">
              <w:rPr>
                <w:rStyle w:val="Hyperlink"/>
                <w:b/>
                <w:bCs/>
                <w:noProof/>
              </w:rPr>
              <w:t>BAB I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3 \h </w:instrText>
            </w:r>
            <w:r w:rsidR="00072068" w:rsidRPr="00785A71">
              <w:rPr>
                <w:noProof/>
                <w:webHidden/>
              </w:rPr>
            </w:r>
            <w:r w:rsidR="00072068" w:rsidRPr="00785A71">
              <w:rPr>
                <w:noProof/>
                <w:webHidden/>
              </w:rPr>
              <w:fldChar w:fldCharType="separate"/>
            </w:r>
            <w:r w:rsidR="008258A9">
              <w:rPr>
                <w:noProof/>
                <w:webHidden/>
              </w:rPr>
              <w:t>22</w:t>
            </w:r>
            <w:r w:rsidR="00072068" w:rsidRPr="00785A71">
              <w:rPr>
                <w:noProof/>
                <w:webHidden/>
              </w:rPr>
              <w:fldChar w:fldCharType="end"/>
            </w:r>
          </w:hyperlink>
        </w:p>
        <w:p w14:paraId="45F97D2E" w14:textId="3C4460F3" w:rsidR="00072068" w:rsidRPr="00785A71" w:rsidRDefault="00D67090">
          <w:pPr>
            <w:pStyle w:val="TOC1"/>
            <w:tabs>
              <w:tab w:val="right" w:leader="dot" w:pos="8777"/>
            </w:tabs>
            <w:rPr>
              <w:rFonts w:eastAsiaTheme="minorEastAsia"/>
              <w:noProof/>
              <w:lang w:val="en-ID" w:eastAsia="en-ID"/>
            </w:rPr>
          </w:pPr>
          <w:hyperlink w:anchor="_Toc99714784" w:history="1">
            <w:r w:rsidR="00072068" w:rsidRPr="00785A71">
              <w:rPr>
                <w:rStyle w:val="Hyperlink"/>
                <w:b/>
                <w:bCs/>
                <w:noProof/>
              </w:rPr>
              <w:t>BAB 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4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0F442049" w14:textId="37B58F0C" w:rsidR="00072068" w:rsidRPr="00785A71" w:rsidRDefault="00D67090">
          <w:pPr>
            <w:pStyle w:val="TOC2"/>
            <w:tabs>
              <w:tab w:val="left" w:pos="880"/>
              <w:tab w:val="right" w:leader="dot" w:pos="8777"/>
            </w:tabs>
            <w:rPr>
              <w:rFonts w:eastAsiaTheme="minorEastAsia"/>
              <w:noProof/>
              <w:lang w:val="en-ID" w:eastAsia="en-ID"/>
            </w:rPr>
          </w:pPr>
          <w:hyperlink w:anchor="_Toc99714785" w:history="1">
            <w:r w:rsidR="00072068" w:rsidRPr="00785A71">
              <w:rPr>
                <w:rStyle w:val="Hyperlink"/>
                <w:b/>
                <w:bCs/>
                <w:noProof/>
              </w:rPr>
              <w:t>5.1.</w:t>
            </w:r>
            <w:r w:rsidR="00072068" w:rsidRPr="00785A71">
              <w:rPr>
                <w:rFonts w:eastAsiaTheme="minorEastAsia"/>
                <w:noProof/>
                <w:lang w:val="en-ID" w:eastAsia="en-ID"/>
              </w:rPr>
              <w:tab/>
            </w:r>
            <w:r w:rsidR="00072068" w:rsidRPr="00785A71">
              <w:rPr>
                <w:rStyle w:val="Hyperlink"/>
                <w:b/>
                <w:bCs/>
                <w:noProof/>
              </w:rPr>
              <w:t>Kesimpul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5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43974A70" w14:textId="1361FFC4" w:rsidR="00072068" w:rsidRPr="00785A71" w:rsidRDefault="00D67090">
          <w:pPr>
            <w:pStyle w:val="TOC2"/>
            <w:tabs>
              <w:tab w:val="left" w:pos="880"/>
              <w:tab w:val="right" w:leader="dot" w:pos="8777"/>
            </w:tabs>
            <w:rPr>
              <w:rFonts w:eastAsiaTheme="minorEastAsia"/>
              <w:noProof/>
              <w:lang w:val="en-ID" w:eastAsia="en-ID"/>
            </w:rPr>
          </w:pPr>
          <w:hyperlink w:anchor="_Toc99714786" w:history="1">
            <w:r w:rsidR="00072068" w:rsidRPr="00785A71">
              <w:rPr>
                <w:rStyle w:val="Hyperlink"/>
                <w:b/>
                <w:bCs/>
                <w:noProof/>
              </w:rPr>
              <w:t>5.2.</w:t>
            </w:r>
            <w:r w:rsidR="00072068" w:rsidRPr="00785A71">
              <w:rPr>
                <w:rFonts w:eastAsiaTheme="minorEastAsia"/>
                <w:noProof/>
                <w:lang w:val="en-ID" w:eastAsia="en-ID"/>
              </w:rPr>
              <w:tab/>
            </w:r>
            <w:r w:rsidR="00072068" w:rsidRPr="00785A71">
              <w:rPr>
                <w:rStyle w:val="Hyperlink"/>
                <w:b/>
                <w:bCs/>
                <w:noProof/>
              </w:rPr>
              <w:t>Sa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6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1E0F9430" w14:textId="0AB4415C" w:rsidR="00072068" w:rsidRPr="00785A71" w:rsidRDefault="00D67090">
          <w:pPr>
            <w:pStyle w:val="TOC1"/>
            <w:tabs>
              <w:tab w:val="right" w:leader="dot" w:pos="8777"/>
            </w:tabs>
            <w:rPr>
              <w:rFonts w:eastAsiaTheme="minorEastAsia"/>
              <w:noProof/>
              <w:lang w:val="en-ID" w:eastAsia="en-ID"/>
            </w:rPr>
          </w:pPr>
          <w:hyperlink w:anchor="_Toc99714787" w:history="1">
            <w:r w:rsidR="00072068" w:rsidRPr="00785A71">
              <w:rPr>
                <w:rStyle w:val="Hyperlink"/>
                <w:b/>
                <w:bCs/>
                <w:noProof/>
              </w:rPr>
              <w:t>Daftar Pustaka</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7 \h </w:instrText>
            </w:r>
            <w:r w:rsidR="00072068" w:rsidRPr="00785A71">
              <w:rPr>
                <w:noProof/>
                <w:webHidden/>
              </w:rPr>
            </w:r>
            <w:r w:rsidR="00072068" w:rsidRPr="00785A71">
              <w:rPr>
                <w:noProof/>
                <w:webHidden/>
              </w:rPr>
              <w:fldChar w:fldCharType="separate"/>
            </w:r>
            <w:r w:rsidR="008258A9">
              <w:rPr>
                <w:noProof/>
                <w:webHidden/>
              </w:rPr>
              <w:t>24</w:t>
            </w:r>
            <w:r w:rsidR="00072068" w:rsidRPr="00785A71">
              <w:rPr>
                <w:noProof/>
                <w:webHidden/>
              </w:rPr>
              <w:fldChar w:fldCharType="end"/>
            </w:r>
          </w:hyperlink>
        </w:p>
        <w:p w14:paraId="32C01E73" w14:textId="56B4C5AF" w:rsidR="006872B7" w:rsidRPr="00785A71" w:rsidRDefault="006872B7" w:rsidP="007513C0">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77777777" w:rsidR="00584458" w:rsidRPr="00785A71" w:rsidRDefault="003A410B" w:rsidP="007513C0">
      <w:pPr>
        <w:pStyle w:val="Heading1"/>
        <w:jc w:val="center"/>
        <w:rPr>
          <w:rFonts w:ascii="Times New Roman" w:eastAsia="Times New Roman" w:hAnsi="Times New Roman" w:cs="Times New Roman"/>
          <w:b/>
          <w:color w:val="212529"/>
          <w:sz w:val="28"/>
          <w:szCs w:val="28"/>
        </w:rPr>
      </w:pPr>
      <w:bookmarkStart w:id="9" w:name="_Toc99714768"/>
      <w:r w:rsidRPr="00785A71">
        <w:rPr>
          <w:rFonts w:ascii="Times New Roman" w:eastAsia="Times New Roman" w:hAnsi="Times New Roman" w:cs="Times New Roman"/>
          <w:b/>
          <w:color w:val="212529"/>
          <w:sz w:val="28"/>
          <w:szCs w:val="28"/>
        </w:rPr>
        <w:lastRenderedPageBreak/>
        <w:t>DAFTAR TABEL</w:t>
      </w:r>
      <w:bookmarkEnd w:id="9"/>
    </w:p>
    <w:p w14:paraId="01638873" w14:textId="09A4639F" w:rsidR="005A4F2A" w:rsidRPr="00785A71" w:rsidRDefault="005A4F2A"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10" w:name="_Toc99714769"/>
      <w:r w:rsidRPr="00785A71">
        <w:rPr>
          <w:rFonts w:ascii="Times New Roman" w:hAnsi="Times New Roman" w:cs="Times New Roman"/>
          <w:b/>
          <w:bCs/>
          <w:sz w:val="28"/>
          <w:szCs w:val="28"/>
        </w:rPr>
        <w:lastRenderedPageBreak/>
        <w:t>DAFTAR GAMBAR</w:t>
      </w:r>
      <w:bookmarkEnd w:id="10"/>
    </w:p>
    <w:p w14:paraId="57C9A1F4" w14:textId="1D1A00FB" w:rsidR="00E83DE3" w:rsidRPr="00785A71" w:rsidRDefault="00513C75" w:rsidP="007513C0">
      <w:pPr>
        <w:spacing w:after="0" w:line="276" w:lineRule="auto"/>
      </w:pPr>
      <w:r w:rsidRPr="00785A71">
        <w:br w:type="page"/>
      </w:r>
    </w:p>
    <w:p w14:paraId="1A92E493" w14:textId="77777777" w:rsidR="009F2E86" w:rsidRPr="00785A71" w:rsidRDefault="003A410B" w:rsidP="007513C0">
      <w:pPr>
        <w:pStyle w:val="Heading1"/>
        <w:jc w:val="center"/>
        <w:rPr>
          <w:rFonts w:ascii="Times New Roman" w:eastAsia="Times New Roman" w:hAnsi="Times New Roman" w:cs="Times New Roman"/>
          <w:b/>
          <w:color w:val="212529"/>
          <w:sz w:val="28"/>
          <w:szCs w:val="28"/>
        </w:rPr>
      </w:pPr>
      <w:bookmarkStart w:id="11" w:name="_Toc99714770"/>
      <w:r w:rsidRPr="00785A71">
        <w:rPr>
          <w:rFonts w:ascii="Times New Roman" w:eastAsia="Times New Roman" w:hAnsi="Times New Roman" w:cs="Times New Roman"/>
          <w:b/>
          <w:color w:val="212529"/>
          <w:sz w:val="28"/>
          <w:szCs w:val="28"/>
        </w:rPr>
        <w:lastRenderedPageBreak/>
        <w:t>DAFTAR LAMPIRAN</w:t>
      </w:r>
      <w:bookmarkEnd w:id="11"/>
    </w:p>
    <w:p w14:paraId="0C2D871A" w14:textId="77777777" w:rsidR="009F2E86" w:rsidRPr="00785A71" w:rsidRDefault="009F2E86" w:rsidP="007513C0">
      <w:pPr>
        <w:spacing w:line="276" w:lineRule="auto"/>
        <w:rPr>
          <w:lang w:val="en-GB"/>
        </w:rPr>
      </w:pPr>
    </w:p>
    <w:p w14:paraId="4873369E" w14:textId="4293C94A" w:rsidR="0070403E" w:rsidRPr="00785A71" w:rsidRDefault="00044900" w:rsidP="004C1097">
      <w:pPr>
        <w:pStyle w:val="TableofFigures"/>
        <w:tabs>
          <w:tab w:val="right" w:leader="dot" w:pos="8777"/>
        </w:tabs>
        <w:spacing w:line="276" w:lineRule="auto"/>
        <w:rPr>
          <w:rFonts w:eastAsiaTheme="minorEastAsia"/>
          <w:noProof/>
          <w:sz w:val="22"/>
        </w:rPr>
      </w:pPr>
      <w:r w:rsidRPr="00785A71">
        <w:rPr>
          <w:lang w:val="en-GB"/>
        </w:rPr>
        <w:fldChar w:fldCharType="begin"/>
      </w:r>
      <w:r w:rsidRPr="00785A71">
        <w:rPr>
          <w:lang w:val="en-GB"/>
        </w:rPr>
        <w:instrText xml:space="preserve"> TOC \h \z \c "LAMPIRAN" </w:instrText>
      </w:r>
      <w:r w:rsidRPr="00785A71">
        <w:rPr>
          <w:lang w:val="en-GB"/>
        </w:rPr>
        <w:fldChar w:fldCharType="separate"/>
      </w:r>
    </w:p>
    <w:p w14:paraId="4C898F59" w14:textId="07032E15" w:rsidR="009F2E86" w:rsidRPr="00785A71" w:rsidRDefault="00044900" w:rsidP="007513C0">
      <w:pPr>
        <w:spacing w:line="276" w:lineRule="auto"/>
        <w:rPr>
          <w:lang w:val="en-GB"/>
        </w:rPr>
        <w:sectPr w:rsidR="009F2E86" w:rsidRPr="00785A71" w:rsidSect="009011EF">
          <w:footerReference w:type="default" r:id="rId18"/>
          <w:pgSz w:w="11906" w:h="16838"/>
          <w:pgMar w:top="1701" w:right="1418" w:bottom="1418" w:left="1701" w:header="709" w:footer="709" w:gutter="0"/>
          <w:pgNumType w:fmt="lowerRoman"/>
          <w:cols w:space="720"/>
        </w:sectPr>
      </w:pPr>
      <w:r w:rsidRPr="00785A71">
        <w:rPr>
          <w:lang w:val="en-GB"/>
        </w:rPr>
        <w:fldChar w:fldCharType="end"/>
      </w: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12" w:name="_Toc99714771"/>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12"/>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13" w:name="_Toc99714772"/>
      <w:r w:rsidRPr="00785A71">
        <w:rPr>
          <w:rFonts w:ascii="Times New Roman" w:eastAsia="Times New Roman" w:hAnsi="Times New Roman" w:cs="Times New Roman"/>
          <w:b/>
          <w:color w:val="212529"/>
          <w:sz w:val="24"/>
          <w:szCs w:val="24"/>
        </w:rPr>
        <w:t>Latar Belakang</w:t>
      </w:r>
      <w:bookmarkEnd w:id="13"/>
    </w:p>
    <w:p w14:paraId="10B68853" w14:textId="1D9C30CF" w:rsidR="002663E5" w:rsidRPr="00785A71"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 Namun pengguna bahasa Jawa berkurang jumlahnya dan hanya sedikit remaja yang mengenal aksara Jawa dengan jelas (Setiawan et al., 2019). Pengenalan tulisan tangan (</w:t>
      </w:r>
      <w:r w:rsidRPr="00785A71">
        <w:rPr>
          <w:i/>
          <w:iCs/>
        </w:rPr>
        <w:t>Handwriting recognition</w:t>
      </w:r>
      <w:r w:rsidRPr="00785A71">
        <w:t>) 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metode ini cukup sulit untuk mencari model parameter yang cocok maupun optimal dalam klasifikasi (Thamilselvana &amp; Sathiaseelan, 2015).</w:t>
      </w:r>
    </w:p>
    <w:p w14:paraId="065FC61D" w14:textId="77777777" w:rsidR="002663E5" w:rsidRPr="00785A71" w:rsidRDefault="002663E5" w:rsidP="007513C0">
      <w:pPr>
        <w:pStyle w:val="TA-Normal"/>
      </w:pPr>
      <w:r w:rsidRPr="00785A71">
        <w:t xml:space="preserve">Beberapa penelitian diatas, metode SVM dapat mengatasi masalah penggunaan dataset yang cukup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 xml:space="preserve">Scale </w:t>
      </w:r>
      <w:r w:rsidRPr="00785A71">
        <w:rPr>
          <w:i/>
          <w:iCs/>
        </w:rPr>
        <w:lastRenderedPageBreak/>
        <w:t>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23400900" w:rsidR="002663E5" w:rsidRPr="00785A71" w:rsidRDefault="002663E5" w:rsidP="009942E1">
      <w:pPr>
        <w:tabs>
          <w:tab w:val="left" w:pos="426"/>
          <w:tab w:val="left" w:pos="1134"/>
        </w:tabs>
        <w:spacing w:line="276" w:lineRule="auto"/>
        <w:ind w:firstLine="567"/>
        <w:jc w:val="both"/>
        <w:rPr>
          <w:rFonts w:eastAsia="Times New Roman"/>
          <w:color w:val="212529"/>
          <w:lang w:val="en-US"/>
        </w:rPr>
      </w:pPr>
      <w:r w:rsidRPr="00785A71">
        <w:t>Sehingga pada penelitian ini pengenalan tulisan tangan pada karakter hanacaraka aksara jawa akan menerapkan metode SVM dengan bantuan SIFT dalam meningkatkan akurasi. Performa kedua metode tersebut akan dibandingkan dan menemukan metode yang paling efektif dalam hal akurasi</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4" w:name="_heading=h.30j0zll" w:colFirst="0" w:colLast="0"/>
      <w:bookmarkStart w:id="15" w:name="_Toc99714773"/>
      <w:bookmarkEnd w:id="14"/>
      <w:r w:rsidRPr="00785A71">
        <w:rPr>
          <w:rFonts w:ascii="Times New Roman" w:eastAsia="Times New Roman" w:hAnsi="Times New Roman" w:cs="Times New Roman"/>
          <w:b/>
          <w:color w:val="212529"/>
          <w:sz w:val="24"/>
          <w:szCs w:val="24"/>
        </w:rPr>
        <w:t>Rumusan Masalah</w:t>
      </w:r>
      <w:bookmarkEnd w:id="15"/>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7777777"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aksara jawa dengan </w:t>
      </w:r>
      <w:r w:rsidRPr="00785A71">
        <w:rPr>
          <w:i/>
          <w:iCs/>
        </w:rPr>
        <w:t>dataset</w:t>
      </w:r>
      <w:r w:rsidRPr="00785A71">
        <w:t xml:space="preserve"> yang sedikit?</w:t>
      </w:r>
    </w:p>
    <w:p w14:paraId="3FA9133B" w14:textId="77777777" w:rsidR="002663E5" w:rsidRPr="00785A71" w:rsidRDefault="002663E5" w:rsidP="00A60BE0">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3FE141E0" w:rsidR="002663E5" w:rsidRPr="00785A71" w:rsidRDefault="002663E5" w:rsidP="00A60BE0">
      <w:pPr>
        <w:pStyle w:val="ListParagraph"/>
        <w:numPr>
          <w:ilvl w:val="0"/>
          <w:numId w:val="4"/>
        </w:numPr>
        <w:spacing w:line="276" w:lineRule="auto"/>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1fob9te" w:colFirst="0" w:colLast="0"/>
      <w:bookmarkStart w:id="17" w:name="_Toc99714774"/>
      <w:bookmarkEnd w:id="16"/>
      <w:r w:rsidRPr="00785A71">
        <w:rPr>
          <w:rFonts w:ascii="Times New Roman" w:eastAsia="Times New Roman" w:hAnsi="Times New Roman" w:cs="Times New Roman"/>
          <w:b/>
          <w:color w:val="212529"/>
          <w:sz w:val="24"/>
          <w:szCs w:val="24"/>
        </w:rPr>
        <w:t>Batasan Masalah</w:t>
      </w:r>
      <w:bookmarkEnd w:id="17"/>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33D2FFFD" w14:textId="719A9A92" w:rsidR="00A82883" w:rsidRPr="00785A71" w:rsidRDefault="00A82883" w:rsidP="00A60BE0">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64E0F069" w14:textId="77D14F10" w:rsidR="00A82883" w:rsidRPr="00785A71" w:rsidRDefault="00A82883" w:rsidP="00A60BE0">
      <w:pPr>
        <w:numPr>
          <w:ilvl w:val="0"/>
          <w:numId w:val="5"/>
        </w:numPr>
        <w:spacing w:after="0" w:line="276" w:lineRule="auto"/>
        <w:ind w:leftChars="193" w:left="885" w:hangingChars="176" w:hanging="422"/>
        <w:jc w:val="both"/>
      </w:pPr>
      <w:r w:rsidRPr="00785A71">
        <w:rPr>
          <w:i/>
          <w:iCs/>
        </w:rPr>
        <w:t>Dataset</w:t>
      </w:r>
      <w:r w:rsidRPr="00785A71">
        <w:t xml:space="preserve"> yang digunakan tidak lebih dari 3000 </w:t>
      </w:r>
      <w:r w:rsidRPr="00785A71">
        <w:rPr>
          <w:i/>
          <w:iCs/>
        </w:rPr>
        <w:t>record</w:t>
      </w:r>
      <w:r w:rsidRPr="00785A71">
        <w:t>.</w:t>
      </w:r>
    </w:p>
    <w:p w14:paraId="5E307054" w14:textId="08B362C6"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Analisis dilakukan untuk melihat performa algoritma dalam akurasi klasifikasi</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8" w:name="_heading=h.3znysh7" w:colFirst="0" w:colLast="0"/>
      <w:bookmarkStart w:id="19" w:name="_Toc99714775"/>
      <w:bookmarkEnd w:id="18"/>
      <w:r w:rsidRPr="00785A71">
        <w:rPr>
          <w:rFonts w:ascii="Times New Roman" w:eastAsia="Times New Roman" w:hAnsi="Times New Roman" w:cs="Times New Roman"/>
          <w:b/>
          <w:color w:val="212529"/>
          <w:sz w:val="24"/>
          <w:szCs w:val="24"/>
        </w:rPr>
        <w:t>Tujuan Penelitian</w:t>
      </w:r>
      <w:bookmarkEnd w:id="19"/>
    </w:p>
    <w:p w14:paraId="2D77ED4F" w14:textId="7E23580D"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Tujuan dari penelitian ini yaitu menerapkan algoritma SVM dengan bantuan SIFT sebagai fitur ekstraksi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20" w:name="_heading=h.2et92p0" w:colFirst="0" w:colLast="0"/>
      <w:bookmarkStart w:id="21" w:name="_Toc99714776"/>
      <w:bookmarkEnd w:id="20"/>
      <w:r w:rsidRPr="00785A71">
        <w:rPr>
          <w:rFonts w:ascii="Times New Roman" w:eastAsia="Times New Roman" w:hAnsi="Times New Roman" w:cs="Times New Roman"/>
          <w:b/>
          <w:sz w:val="24"/>
          <w:szCs w:val="24"/>
        </w:rPr>
        <w:t>Manfaat Penelitian</w:t>
      </w:r>
      <w:bookmarkEnd w:id="21"/>
    </w:p>
    <w:p w14:paraId="564488FC" w14:textId="194E4685"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Hasil penelitian dapat dimanfaatkan dalam bantuan pembelajaran siswa pada instansi pendidikan 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2" w:name="_heading=h.tyjcwt" w:colFirst="0" w:colLast="0"/>
      <w:bookmarkStart w:id="23" w:name="_Toc99714777"/>
      <w:bookmarkEnd w:id="22"/>
      <w:r w:rsidRPr="00785A71">
        <w:rPr>
          <w:rFonts w:ascii="Times New Roman" w:eastAsia="Times New Roman" w:hAnsi="Times New Roman" w:cs="Times New Roman"/>
          <w:b/>
          <w:color w:val="212529"/>
          <w:sz w:val="24"/>
          <w:szCs w:val="24"/>
        </w:rPr>
        <w:t>Tahapan Penelitian</w:t>
      </w:r>
      <w:bookmarkEnd w:id="23"/>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lastRenderedPageBreak/>
        <w:drawing>
          <wp:inline distT="0" distB="0" distL="0" distR="0" wp14:anchorId="093943D3" wp14:editId="74EB98A4">
            <wp:extent cx="3489960" cy="3398782"/>
            <wp:effectExtent l="19050" t="19050" r="15240" b="114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6898" cy="3405539"/>
                    </a:xfrm>
                    <a:prstGeom prst="rect">
                      <a:avLst/>
                    </a:prstGeom>
                    <a:noFill/>
                    <a:ln>
                      <a:solidFill>
                        <a:schemeClr val="tx1"/>
                      </a:solidFill>
                    </a:ln>
                  </pic:spPr>
                </pic:pic>
              </a:graphicData>
            </a:graphic>
          </wp:inline>
        </w:drawing>
      </w:r>
    </w:p>
    <w:p w14:paraId="0EF9C8D4" w14:textId="3A95050D" w:rsidR="009942E1" w:rsidRDefault="002C6202" w:rsidP="002C6202">
      <w:pPr>
        <w:pStyle w:val="TA-Caption"/>
        <w:rPr>
          <w:rFonts w:cs="Times New Roman"/>
          <w:i/>
          <w:iCs/>
        </w:rPr>
      </w:pPr>
      <w:r>
        <w:t xml:space="preserve">Gambar </w:t>
      </w:r>
      <w:r w:rsidR="002D594B">
        <w:fldChar w:fldCharType="begin"/>
      </w:r>
      <w:r w:rsidR="002D594B">
        <w:instrText xml:space="preserve"> STYLEREF 1 \s </w:instrText>
      </w:r>
      <w:r w:rsidR="002D594B">
        <w:fldChar w:fldCharType="separate"/>
      </w:r>
      <w:r w:rsidR="002D594B">
        <w:rPr>
          <w:noProof/>
        </w:rPr>
        <w:t>1</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w:t>
      </w:r>
      <w:r w:rsidR="002D594B">
        <w:fldChar w:fldCharType="end"/>
      </w:r>
      <w:r w:rsidRPr="00785A71">
        <w:rPr>
          <w:rFonts w:cs="Times New Roman"/>
        </w:rPr>
        <w:t xml:space="preserve"> </w:t>
      </w:r>
      <w:r w:rsidRPr="00785A71">
        <w:rPr>
          <w:rFonts w:cs="Times New Roman"/>
          <w:i/>
          <w:iCs/>
        </w:rPr>
        <w:t>CRISP-DM Data Science Process</w:t>
      </w:r>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w:t>
      </w:r>
      <w:r w:rsidR="002C6202">
        <w:rPr>
          <w:lang w:val="en-US"/>
        </w:rPr>
        <w:lastRenderedPageBreak/>
        <w:t xml:space="preserve">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noProof/>
          <w:color w:val="212529"/>
        </w:rPr>
        <w:drawing>
          <wp:inline distT="0" distB="0" distL="0" distR="0" wp14:anchorId="1C38CEFF" wp14:editId="279A8AE7">
            <wp:extent cx="3415145" cy="2812473"/>
            <wp:effectExtent l="19050" t="19050" r="1397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4051" cy="2819808"/>
                    </a:xfrm>
                    <a:prstGeom prst="rect">
                      <a:avLst/>
                    </a:prstGeom>
                    <a:ln>
                      <a:solidFill>
                        <a:schemeClr val="tx1"/>
                      </a:solidFill>
                    </a:ln>
                  </pic:spPr>
                </pic:pic>
              </a:graphicData>
            </a:graphic>
          </wp:inline>
        </w:drawing>
      </w:r>
    </w:p>
    <w:p w14:paraId="2B665CA5" w14:textId="1F9A418A" w:rsidR="00EA4E62" w:rsidRPr="00785A71" w:rsidRDefault="00EA4E62" w:rsidP="00D0622C">
      <w:pPr>
        <w:pStyle w:val="TA-Caption"/>
        <w:rPr>
          <w:rFonts w:eastAsia="Times New Roman"/>
          <w:color w:val="212529"/>
        </w:rPr>
      </w:pPr>
      <w:r>
        <w:t xml:space="preserve">Gambar </w:t>
      </w:r>
      <w:r w:rsidR="002D594B">
        <w:fldChar w:fldCharType="begin"/>
      </w:r>
      <w:r w:rsidR="002D594B">
        <w:instrText xml:space="preserve"> STYLEREF 1 \s </w:instrText>
      </w:r>
      <w:r w:rsidR="002D594B">
        <w:fldChar w:fldCharType="separate"/>
      </w:r>
      <w:r w:rsidR="002D594B">
        <w:rPr>
          <w:noProof/>
        </w:rPr>
        <w:t>1</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2</w:t>
      </w:r>
      <w:r w:rsidR="002D594B">
        <w:fldChar w:fldCharType="end"/>
      </w:r>
      <w:r>
        <w:t xml:space="preserve"> Metode Pengembangan Perangkat Lunak Agile</w:t>
      </w:r>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4" w:name="_heading=h.3dy6vkm" w:colFirst="0" w:colLast="0"/>
      <w:bookmarkStart w:id="25" w:name="_Toc99714778"/>
      <w:bookmarkEnd w:id="24"/>
      <w:r w:rsidRPr="00785A71">
        <w:rPr>
          <w:rFonts w:ascii="Times New Roman" w:eastAsia="Times New Roman" w:hAnsi="Times New Roman" w:cs="Times New Roman"/>
          <w:b/>
          <w:color w:val="212529"/>
          <w:sz w:val="24"/>
          <w:szCs w:val="24"/>
        </w:rPr>
        <w:t>Sistematika Penulisan</w:t>
      </w:r>
      <w:bookmarkEnd w:id="25"/>
    </w:p>
    <w:p w14:paraId="42509B28" w14:textId="40B677F9" w:rsidR="00E83DE3" w:rsidRPr="00785A71" w:rsidRDefault="00A82883" w:rsidP="005B302B">
      <w:pPr>
        <w:pStyle w:val="TA-Normal"/>
        <w:rPr>
          <w:b/>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p>
    <w:p w14:paraId="295D16E3" w14:textId="77777777" w:rsidR="00E83DE3" w:rsidRPr="00785A71" w:rsidRDefault="00E83DE3" w:rsidP="007513C0">
      <w:pPr>
        <w:tabs>
          <w:tab w:val="left" w:pos="1134"/>
        </w:tabs>
        <w:spacing w:line="276" w:lineRule="auto"/>
        <w:jc w:val="both"/>
        <w:rPr>
          <w:rFonts w:eastAsia="Times New Roman"/>
          <w:color w:val="212529"/>
        </w:rPr>
      </w:pPr>
    </w:p>
    <w:p w14:paraId="7343D5A2" w14:textId="77777777" w:rsidR="00E83DE3" w:rsidRPr="00785A71" w:rsidRDefault="00937995" w:rsidP="007513C0">
      <w:pPr>
        <w:spacing w:line="276" w:lineRule="auto"/>
        <w:rPr>
          <w:rFonts w:eastAsia="Times New Roman"/>
          <w:color w:val="212529"/>
        </w:rPr>
      </w:pPr>
      <w:r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6" w:name="_heading=h.1t3h5sf" w:colFirst="0" w:colLast="0"/>
      <w:bookmarkStart w:id="27" w:name="_Toc99714779"/>
      <w:bookmarkEnd w:id="26"/>
      <w:r w:rsidRPr="00785A71">
        <w:rPr>
          <w:rFonts w:ascii="Times New Roman" w:eastAsia="Times New Roman" w:hAnsi="Times New Roman" w:cs="Times New Roman"/>
          <w:b/>
          <w:color w:val="212529"/>
          <w:sz w:val="28"/>
          <w:szCs w:val="28"/>
        </w:rPr>
        <w:lastRenderedPageBreak/>
        <w:t>BAB II</w:t>
      </w:r>
      <w:bookmarkStart w:id="28" w:name="_heading=h.4d34og8" w:colFirst="0" w:colLast="0"/>
      <w:bookmarkEnd w:id="28"/>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7"/>
    </w:p>
    <w:p w14:paraId="227E66E5" w14:textId="1A1D761E" w:rsidR="002D35D3" w:rsidRPr="00785A71" w:rsidRDefault="002D35D3" w:rsidP="00A60BE0">
      <w:pPr>
        <w:pStyle w:val="TA-Head2"/>
        <w:numPr>
          <w:ilvl w:val="0"/>
          <w:numId w:val="7"/>
        </w:numPr>
        <w:ind w:left="567" w:hanging="567"/>
      </w:pPr>
      <w:bookmarkStart w:id="29" w:name="_Toc99714780"/>
      <w:r w:rsidRPr="00785A71">
        <w:t>Landasan Teori</w:t>
      </w:r>
      <w:bookmarkEnd w:id="29"/>
    </w:p>
    <w:p w14:paraId="4EF9C755" w14:textId="77777777" w:rsidR="00A03F24" w:rsidRPr="00785A71" w:rsidRDefault="00A03F24" w:rsidP="00A03F24">
      <w:pPr>
        <w:pStyle w:val="TA-Head3"/>
        <w:rPr>
          <w:rFonts w:cs="Times New Roman"/>
        </w:rPr>
      </w:pPr>
      <w:r w:rsidRPr="00785A71">
        <w:rPr>
          <w:rFonts w:cs="Times New Roman"/>
        </w:rPr>
        <w:t>2.1.1. Hanacaraka Aksara Jawa</w:t>
      </w:r>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25751098" w:rsidR="00A03F24" w:rsidRPr="00785A71" w:rsidRDefault="00AC0A0C" w:rsidP="00AC0A0C">
      <w:pPr>
        <w:pStyle w:val="TA-Caption"/>
        <w:rPr>
          <w:rFonts w:cs="Times New Roman"/>
        </w:rPr>
      </w:pPr>
      <w:r>
        <w:t xml:space="preserve">Gambar </w:t>
      </w:r>
      <w:r w:rsidR="002D594B">
        <w:fldChar w:fldCharType="begin"/>
      </w:r>
      <w:r w:rsidR="002D594B">
        <w:instrText xml:space="preserve"> STYLEREF 1 \s </w:instrText>
      </w:r>
      <w:r w:rsidR="002D594B">
        <w:fldChar w:fldCharType="separate"/>
      </w:r>
      <w:r w:rsidR="002D594B">
        <w:rPr>
          <w:noProof/>
        </w:rPr>
        <w:t>2</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w:t>
      </w:r>
      <w:r w:rsidR="002D594B">
        <w:fldChar w:fldCharType="end"/>
      </w:r>
      <w:r w:rsidRPr="00785A71">
        <w:rPr>
          <w:rFonts w:cs="Times New Roman"/>
        </w:rPr>
        <w:t xml:space="preserve"> Karakter Hanacaraka</w:t>
      </w:r>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r w:rsidRPr="00785A71">
        <w:rPr>
          <w:rFonts w:cs="Times New Roman"/>
        </w:rPr>
        <w:t>2.1.2. Pengenalan Karakter Tulisan Tangan</w:t>
      </w:r>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r w:rsidRPr="00785A71">
        <w:rPr>
          <w:rFonts w:cs="Times New Roman"/>
        </w:rPr>
        <w:lastRenderedPageBreak/>
        <w:t xml:space="preserve">2.1.3. </w:t>
      </w:r>
      <w:r w:rsidRPr="00785A71">
        <w:rPr>
          <w:rFonts w:cs="Times New Roman"/>
          <w:i/>
          <w:iCs/>
        </w:rPr>
        <w:t>Machine Learning</w:t>
      </w:r>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r>
        <w:t>2.1.4. Augmentasi Data Gambar</w:t>
      </w:r>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D67090"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D67090"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D67090"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r w:rsidRPr="00785A71">
        <w:rPr>
          <w:rFonts w:cs="Times New Roman"/>
        </w:rPr>
        <w:t>2.1.</w:t>
      </w:r>
      <w:r w:rsidR="000A7C6C">
        <w:rPr>
          <w:rFonts w:cs="Times New Roman"/>
        </w:rPr>
        <w:t>5</w:t>
      </w:r>
      <w:r w:rsidRPr="00785A71">
        <w:rPr>
          <w:rFonts w:cs="Times New Roman"/>
        </w:rPr>
        <w:t>. Pengolahan Citra</w:t>
      </w:r>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D67090"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0348F599" w:rsidR="00525454" w:rsidRPr="00525454" w:rsidRDefault="00525454" w:rsidP="00525454">
      <w:pPr>
        <w:pStyle w:val="TA-Caption"/>
      </w:pPr>
      <w:r>
        <w:t xml:space="preserve">Gambar </w:t>
      </w:r>
      <w:r w:rsidR="002D594B">
        <w:fldChar w:fldCharType="begin"/>
      </w:r>
      <w:r w:rsidR="002D594B">
        <w:instrText xml:space="preserve"> STYLEREF 1 \s </w:instrText>
      </w:r>
      <w:r w:rsidR="002D594B">
        <w:fldChar w:fldCharType="separate"/>
      </w:r>
      <w:r w:rsidR="002D594B">
        <w:rPr>
          <w:noProof/>
        </w:rPr>
        <w:t>2</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2</w:t>
      </w:r>
      <w:r w:rsidR="002D594B">
        <w:fldChar w:fldCharType="end"/>
      </w:r>
      <w:r>
        <w:t xml:space="preserve"> </w:t>
      </w:r>
      <w:r w:rsidRPr="00525454">
        <w:rPr>
          <w:b w:val="0"/>
          <w:bCs w:val="0"/>
        </w:rPr>
        <w:t>Perbandingan Histogram Asli dengan Hasil Perataan Histogram</w:t>
      </w:r>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26941" cy="2369155"/>
                    </a:xfrm>
                    <a:prstGeom prst="rect">
                      <a:avLst/>
                    </a:prstGeom>
                    <a:ln>
                      <a:solidFill>
                        <a:schemeClr val="tx1"/>
                      </a:solidFill>
                    </a:ln>
                  </pic:spPr>
                </pic:pic>
              </a:graphicData>
            </a:graphic>
          </wp:inline>
        </w:drawing>
      </w:r>
    </w:p>
    <w:p w14:paraId="67E98CCA" w14:textId="0C80C9B8" w:rsidR="00A03F24" w:rsidRPr="00940F4E" w:rsidRDefault="00A03F24" w:rsidP="00940F4E">
      <w:pPr>
        <w:pStyle w:val="TA-Caption"/>
        <w:rPr>
          <w:szCs w:val="18"/>
        </w:rPr>
      </w:pPr>
      <w:r w:rsidRPr="00940F4E">
        <w:rPr>
          <w:szCs w:val="18"/>
        </w:rPr>
        <w:t xml:space="preserve">Gambar </w:t>
      </w:r>
      <w:r w:rsidR="002D594B">
        <w:rPr>
          <w:szCs w:val="18"/>
        </w:rPr>
        <w:fldChar w:fldCharType="begin"/>
      </w:r>
      <w:r w:rsidR="002D594B">
        <w:rPr>
          <w:szCs w:val="18"/>
        </w:rPr>
        <w:instrText xml:space="preserve"> STYLEREF 1 \s </w:instrText>
      </w:r>
      <w:r w:rsidR="002D594B">
        <w:rPr>
          <w:szCs w:val="18"/>
        </w:rPr>
        <w:fldChar w:fldCharType="separate"/>
      </w:r>
      <w:r w:rsidR="002D594B">
        <w:rPr>
          <w:noProof/>
          <w:szCs w:val="18"/>
        </w:rPr>
        <w:t>2</w:t>
      </w:r>
      <w:r w:rsidR="002D594B">
        <w:rPr>
          <w:szCs w:val="18"/>
        </w:rPr>
        <w:fldChar w:fldCharType="end"/>
      </w:r>
      <w:r w:rsidR="002D594B">
        <w:rPr>
          <w:szCs w:val="18"/>
        </w:rPr>
        <w:t>.</w:t>
      </w:r>
      <w:r w:rsidR="002D594B">
        <w:rPr>
          <w:szCs w:val="18"/>
        </w:rPr>
        <w:fldChar w:fldCharType="begin"/>
      </w:r>
      <w:r w:rsidR="002D594B">
        <w:rPr>
          <w:szCs w:val="18"/>
        </w:rPr>
        <w:instrText xml:space="preserve"> SEQ Gambar \* ARABIC \s 1 </w:instrText>
      </w:r>
      <w:r w:rsidR="002D594B">
        <w:rPr>
          <w:szCs w:val="18"/>
        </w:rPr>
        <w:fldChar w:fldCharType="separate"/>
      </w:r>
      <w:r w:rsidR="002D594B">
        <w:rPr>
          <w:noProof/>
          <w:szCs w:val="18"/>
        </w:rPr>
        <w:t>3</w:t>
      </w:r>
      <w:r w:rsidR="002D594B">
        <w:rPr>
          <w:szCs w:val="18"/>
        </w:rPr>
        <w:fldChar w:fldCharType="end"/>
      </w:r>
      <w:r w:rsidRPr="00940F4E">
        <w:rPr>
          <w:szCs w:val="18"/>
        </w:rPr>
        <w:t xml:space="preserve"> Fitur SIFT</w:t>
      </w:r>
    </w:p>
    <w:p w14:paraId="74B7A4E6" w14:textId="7CF327A2" w:rsidR="00940F4E" w:rsidRDefault="00940F4E" w:rsidP="007E4908">
      <w:pPr>
        <w:pStyle w:val="TA-Normal"/>
        <w:ind w:firstLine="0"/>
      </w:pPr>
    </w:p>
    <w:p w14:paraId="17446565" w14:textId="29FCE347" w:rsidR="007E4908" w:rsidRDefault="007E4908" w:rsidP="007E4908">
      <w:pPr>
        <w:pStyle w:val="TA-Head3"/>
      </w:pPr>
      <w:r w:rsidRPr="007E4908">
        <w:rPr>
          <w:rFonts w:eastAsiaTheme="minorEastAsia"/>
          <w:lang w:val="en-US" w:eastAsia="zh-CN"/>
        </w:rPr>
        <w:t>2.</w:t>
      </w:r>
      <w:r>
        <w:t xml:space="preserve">1.7. </w:t>
      </w:r>
      <w:r w:rsidRPr="0002325B">
        <w:rPr>
          <w:i/>
          <w:iCs/>
        </w:rPr>
        <w:t>K-Means</w:t>
      </w:r>
      <w:r w:rsidR="0002325B">
        <w:rPr>
          <w:i/>
          <w:iCs/>
        </w:rPr>
        <w:t xml:space="preserve"> Clustering</w:t>
      </w:r>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D67090"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D67090"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r>
        <w:t xml:space="preserve">2.1.8. </w:t>
      </w:r>
      <w:r w:rsidRPr="00FD0B05">
        <w:rPr>
          <w:i/>
          <w:iCs/>
        </w:rPr>
        <w:t xml:space="preserve">Bag of </w:t>
      </w:r>
      <w:r w:rsidR="007679A3">
        <w:rPr>
          <w:i/>
          <w:iCs/>
        </w:rPr>
        <w:t>Words</w:t>
      </w:r>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11970" cy="1822963"/>
                    </a:xfrm>
                    <a:prstGeom prst="rect">
                      <a:avLst/>
                    </a:prstGeom>
                    <a:ln>
                      <a:solidFill>
                        <a:schemeClr val="tx1"/>
                      </a:solidFill>
                    </a:ln>
                  </pic:spPr>
                </pic:pic>
              </a:graphicData>
            </a:graphic>
          </wp:inline>
        </w:drawing>
      </w:r>
    </w:p>
    <w:p w14:paraId="4A74B510" w14:textId="7AE1BAD2" w:rsidR="009D2584" w:rsidRDefault="009D2584" w:rsidP="009D2584">
      <w:pPr>
        <w:pStyle w:val="TA-Caption"/>
      </w:pPr>
      <w:r>
        <w:t xml:space="preserve">Gambar </w:t>
      </w:r>
      <w:r w:rsidR="002D594B">
        <w:fldChar w:fldCharType="begin"/>
      </w:r>
      <w:r w:rsidR="002D594B">
        <w:instrText xml:space="preserve"> STYLEREF 1 \s </w:instrText>
      </w:r>
      <w:r w:rsidR="002D594B">
        <w:fldChar w:fldCharType="separate"/>
      </w:r>
      <w:r w:rsidR="002D594B">
        <w:rPr>
          <w:noProof/>
        </w:rPr>
        <w:t>2</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4</w:t>
      </w:r>
      <w:r w:rsidR="002D594B">
        <w:fldChar w:fldCharType="end"/>
      </w:r>
      <w:r>
        <w:t xml:space="preserve"> Contoh klastering pada model BoW</w:t>
      </w:r>
    </w:p>
    <w:p w14:paraId="35B9CC87" w14:textId="33E83022" w:rsidR="00CC566F" w:rsidRDefault="00CC566F" w:rsidP="00CC566F">
      <w:pPr>
        <w:pStyle w:val="TA-Normal"/>
        <w:ind w:firstLine="0"/>
      </w:pPr>
    </w:p>
    <w:p w14:paraId="6D8B6110" w14:textId="06D7828A" w:rsidR="00CC566F" w:rsidRDefault="00CC566F" w:rsidP="00CC566F">
      <w:pPr>
        <w:pStyle w:val="TA-Head3"/>
      </w:pPr>
      <w:r>
        <w:t xml:space="preserve">2.1.9. </w:t>
      </w:r>
      <w:r w:rsidRPr="00CC566F">
        <w:rPr>
          <w:i/>
          <w:iCs/>
        </w:rPr>
        <w:t>Feature Scaling</w:t>
      </w:r>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D67090"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D67090"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r w:rsidRPr="007E4908">
        <w:t>2.1.</w:t>
      </w:r>
      <w:r w:rsidR="00305911">
        <w:t>10</w:t>
      </w:r>
      <w:r w:rsidRPr="007E4908">
        <w:t>. Support Vector Machine</w:t>
      </w:r>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1AAF378E" w:rsidR="00340379" w:rsidRDefault="00D67090"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4A2A03">
        <w:t>6</w:t>
      </w:r>
      <w:r w:rsidR="00340379">
        <w:t>)</w:t>
      </w:r>
    </w:p>
    <w:p w14:paraId="5D151C75" w14:textId="42963B3D"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4A2A03">
        <w:t>7</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0B51C03A" w:rsidR="004A2A03" w:rsidRPr="004A2A03" w:rsidRDefault="00D67090"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8)</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D67090"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D67090"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D67090"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D67090"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71BF89E2" w:rsidR="004A2A03" w:rsidRDefault="00D67090"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476547">
        <w:t xml:space="preserve">9) </w:t>
      </w:r>
    </w:p>
    <w:p w14:paraId="4A1A5CCD" w14:textId="77777777" w:rsidR="004A2A03" w:rsidRDefault="00476547" w:rsidP="004A2A03">
      <w:pPr>
        <w:pStyle w:val="TA-Normal"/>
        <w:ind w:left="1134" w:firstLine="0"/>
      </w:pPr>
      <w:r>
        <w:t xml:space="preserve">Keterangan: </w:t>
      </w:r>
    </w:p>
    <w:p w14:paraId="386B296D" w14:textId="64E95B04" w:rsidR="004A2A03" w:rsidRDefault="00D67090"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D67090"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D67090"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7743FC6" w:rsidR="004A2A03" w:rsidRDefault="00D67090"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20)</w:t>
      </w:r>
    </w:p>
    <w:p w14:paraId="3E18B8FF" w14:textId="77777777" w:rsidR="004A2A03" w:rsidRDefault="00476547" w:rsidP="004A2A03">
      <w:pPr>
        <w:pStyle w:val="TA-Normal"/>
        <w:ind w:left="1134" w:firstLine="0"/>
      </w:pPr>
      <w:r>
        <w:t xml:space="preserve">Keterangan: </w:t>
      </w:r>
    </w:p>
    <w:p w14:paraId="5BC2112E" w14:textId="481889D9" w:rsidR="004A2A03" w:rsidRDefault="00D67090"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D67090"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5F75BD64" w:rsidR="004A2A03" w:rsidRDefault="00D67090"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476547">
        <w:t xml:space="preserve">1) </w:t>
      </w:r>
    </w:p>
    <w:p w14:paraId="1776A5AD" w14:textId="77777777" w:rsidR="004A2A03" w:rsidRDefault="00476547" w:rsidP="004A2A03">
      <w:pPr>
        <w:pStyle w:val="TA-Normal"/>
        <w:ind w:left="1134" w:firstLine="0"/>
      </w:pPr>
      <w:r>
        <w:t xml:space="preserve">Keterangan: </w:t>
      </w:r>
    </w:p>
    <w:p w14:paraId="55FBEABE" w14:textId="0D7A4678" w:rsidR="004A2A03" w:rsidRDefault="00D67090"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D67090"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59714951"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2)</w:t>
      </w:r>
    </w:p>
    <w:p w14:paraId="560D4FCF" w14:textId="72B58C5B" w:rsidR="00A27E84" w:rsidRDefault="00A27E84" w:rsidP="006A4B6D">
      <w:pPr>
        <w:pStyle w:val="TA-Normal"/>
        <w:ind w:left="567" w:firstLine="0"/>
      </w:pPr>
      <w:r>
        <w:t>Keterangan:</w:t>
      </w:r>
    </w:p>
    <w:p w14:paraId="3C068326" w14:textId="4AE91697" w:rsidR="006A4B6D" w:rsidRDefault="00D67090"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D67090"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3AC8B917" w14:textId="794B6CD2" w:rsidR="000443ED" w:rsidRDefault="000443ED" w:rsidP="000443ED">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 xml:space="preserve">(2.23) </w:t>
      </w:r>
    </w:p>
    <w:p w14:paraId="54E7F16D" w14:textId="38DC1F2F" w:rsidR="00BC48C9" w:rsidRDefault="00BC48C9" w:rsidP="000443ED">
      <w:pPr>
        <w:pStyle w:val="TA-Normal"/>
        <w:ind w:firstLine="0"/>
      </w:pP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w:t>
      </w:r>
      <w:r>
        <w:lastRenderedPageBreak/>
        <w:t>lainnya begitu pula perlakuan yang sama dilakukan pada kelas lainnya. Ketika salah satu kelas akan dilatih maka kelas lainnya akan digabung menjadi nilai negatif dari kelas yang dituju.</w:t>
      </w:r>
    </w:p>
    <w:p w14:paraId="3D29227C" w14:textId="13D68626" w:rsidR="002D5A97" w:rsidRDefault="002D5A97" w:rsidP="002D5A97">
      <w:pPr>
        <w:pStyle w:val="TA-Head3"/>
      </w:pPr>
      <w:r w:rsidRPr="002D5A97">
        <w:rPr>
          <w:rFonts w:eastAsiaTheme="minorEastAsia"/>
          <w:lang w:val="en-US" w:eastAsia="zh-CN"/>
        </w:rPr>
        <w:t>2.1</w:t>
      </w:r>
      <w:r>
        <w:t>.1</w:t>
      </w:r>
      <w:r w:rsidR="00305911">
        <w:t>1</w:t>
      </w:r>
      <w:r>
        <w:t xml:space="preserve">. </w:t>
      </w:r>
      <w:r w:rsidR="00585AA5">
        <w:t>Optimasi Parameter Model</w:t>
      </w:r>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r>
        <w:t>2.1.12. Evaluasi</w:t>
      </w:r>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48010610" w:rsidR="00E935EB" w:rsidRPr="00E935EB" w:rsidRDefault="00D67090"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4)</w:t>
      </w:r>
    </w:p>
    <w:p w14:paraId="515380BA" w14:textId="7016942F" w:rsidR="00E935EB" w:rsidRPr="00E935EB" w:rsidRDefault="00D67090"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5)</w:t>
      </w:r>
    </w:p>
    <w:p w14:paraId="25EDDB6A" w14:textId="44AA93E0" w:rsidR="00E935EB" w:rsidRPr="00E935EB" w:rsidRDefault="00D67090"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6)</w:t>
      </w:r>
    </w:p>
    <w:p w14:paraId="29594D35" w14:textId="4BE06C33"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7)</w:t>
      </w:r>
    </w:p>
    <w:p w14:paraId="3F2BCD47" w14:textId="2DB9BE62" w:rsidR="0020004E" w:rsidRPr="00785A71" w:rsidRDefault="00BE426C" w:rsidP="00A60BE0">
      <w:pPr>
        <w:pStyle w:val="TA-Head2"/>
        <w:numPr>
          <w:ilvl w:val="0"/>
          <w:numId w:val="7"/>
        </w:numPr>
        <w:ind w:left="567" w:hanging="567"/>
      </w:pPr>
      <w:bookmarkStart w:id="31" w:name="_Toc99714781"/>
      <w:r w:rsidRPr="00785A71">
        <w:t>Studi Literatur</w:t>
      </w:r>
      <w:bookmarkEnd w:id="31"/>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77777777"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Pr="00785A71">
        <w:rPr>
          <w:b/>
          <w:bCs/>
        </w:rPr>
        <w:t>Tabel 2.1</w:t>
      </w:r>
      <w:r w:rsidRPr="00785A71">
        <w:t xml:space="preserve"> berikut ini.</w:t>
      </w:r>
    </w:p>
    <w:p w14:paraId="720BECD1" w14:textId="2FF427C1" w:rsidR="00A03F24" w:rsidRPr="00785A71" w:rsidRDefault="00AC0A0C" w:rsidP="00AC0A0C">
      <w:pPr>
        <w:pStyle w:val="TA-Caption"/>
        <w:rPr>
          <w:rFonts w:cs="Times New Roman"/>
        </w:rPr>
      </w:pPr>
      <w:r>
        <w:t xml:space="preserve">Tabel </w:t>
      </w:r>
      <w:r w:rsidR="00742B5D">
        <w:fldChar w:fldCharType="begin"/>
      </w:r>
      <w:r w:rsidR="00742B5D">
        <w:instrText xml:space="preserve"> STYLEREF 1 \s </w:instrText>
      </w:r>
      <w:r w:rsidR="00742B5D">
        <w:fldChar w:fldCharType="separate"/>
      </w:r>
      <w:r w:rsidR="00742B5D">
        <w:rPr>
          <w:noProof/>
        </w:rPr>
        <w:t>2</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1</w:t>
      </w:r>
      <w:r w:rsidR="00742B5D">
        <w:fldChar w:fldCharType="end"/>
      </w:r>
      <w:r w:rsidRPr="00785A71">
        <w:rPr>
          <w:rFonts w:cs="Times New Roman"/>
        </w:rPr>
        <w:t xml:space="preserve"> State of the art</w:t>
      </w:r>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785A71" w:rsidRDefault="00A03F24" w:rsidP="00C76D71">
            <w:pPr>
              <w:pStyle w:val="TA-TextTabel"/>
              <w:rPr>
                <w:rFonts w:cs="Times New Roman"/>
              </w:rPr>
            </w:pPr>
            <w:r w:rsidRPr="00785A71">
              <w:rPr>
                <w:rFonts w:cs="Times New Roman"/>
              </w:rPr>
              <w:t>No</w:t>
            </w:r>
          </w:p>
        </w:tc>
        <w:tc>
          <w:tcPr>
            <w:tcW w:w="1134" w:type="dxa"/>
          </w:tcPr>
          <w:p w14:paraId="7A4081B2" w14:textId="77777777" w:rsidR="00A03F24" w:rsidRPr="00785A71" w:rsidRDefault="00A03F24" w:rsidP="00C76D71">
            <w:pPr>
              <w:pStyle w:val="TA-TextTabel"/>
              <w:rPr>
                <w:rFonts w:cs="Times New Roman"/>
              </w:rPr>
            </w:pPr>
            <w:r w:rsidRPr="00785A71">
              <w:rPr>
                <w:rFonts w:cs="Times New Roman"/>
              </w:rPr>
              <w:t>Penulis</w:t>
            </w:r>
          </w:p>
        </w:tc>
        <w:tc>
          <w:tcPr>
            <w:tcW w:w="2013" w:type="dxa"/>
          </w:tcPr>
          <w:p w14:paraId="17BC8633" w14:textId="77777777" w:rsidR="00A03F24" w:rsidRPr="00785A71" w:rsidRDefault="00A03F24" w:rsidP="00C76D71">
            <w:pPr>
              <w:pStyle w:val="TA-TextTabel"/>
              <w:rPr>
                <w:rFonts w:cs="Times New Roman"/>
              </w:rPr>
            </w:pPr>
            <w:r w:rsidRPr="00785A71">
              <w:rPr>
                <w:rFonts w:cs="Times New Roman"/>
              </w:rPr>
              <w:t>Judul</w:t>
            </w:r>
          </w:p>
        </w:tc>
        <w:tc>
          <w:tcPr>
            <w:tcW w:w="1276" w:type="dxa"/>
          </w:tcPr>
          <w:p w14:paraId="367501CF" w14:textId="77777777" w:rsidR="00A03F24" w:rsidRPr="00785A71" w:rsidRDefault="00A03F24" w:rsidP="00C76D71">
            <w:pPr>
              <w:pStyle w:val="TA-TextTabel"/>
              <w:rPr>
                <w:rFonts w:cs="Times New Roman"/>
              </w:rPr>
            </w:pPr>
            <w:r w:rsidRPr="00785A71">
              <w:rPr>
                <w:rFonts w:cs="Times New Roman"/>
              </w:rPr>
              <w:t>Metode</w:t>
            </w:r>
          </w:p>
        </w:tc>
        <w:tc>
          <w:tcPr>
            <w:tcW w:w="3827" w:type="dxa"/>
          </w:tcPr>
          <w:p w14:paraId="41D32D47" w14:textId="77777777" w:rsidR="00A03F24" w:rsidRPr="00785A71" w:rsidRDefault="00A03F24" w:rsidP="00C76D71">
            <w:pPr>
              <w:pStyle w:val="TA-TextTabel"/>
              <w:rPr>
                <w:rFonts w:cs="Times New Roman"/>
              </w:rPr>
            </w:pPr>
            <w:r w:rsidRPr="00785A71">
              <w:rPr>
                <w:rFonts w:cs="Times New Roman"/>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6CD699B4" w14:textId="77777777" w:rsidR="00A03F24" w:rsidRPr="00785A71" w:rsidRDefault="00A03F24" w:rsidP="00C76D71">
            <w:pPr>
              <w:pStyle w:val="TA-TextTabel"/>
              <w:rPr>
                <w:rFonts w:cs="Times New Roman"/>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A03F24" w:rsidRPr="00785A71" w14:paraId="36A08D60" w14:textId="77777777" w:rsidTr="0009426D">
        <w:tc>
          <w:tcPr>
            <w:tcW w:w="534" w:type="dxa"/>
          </w:tcPr>
          <w:p w14:paraId="3743441F" w14:textId="77777777" w:rsidR="00A03F24" w:rsidRPr="00785A71" w:rsidRDefault="00A03F24" w:rsidP="00C76D71">
            <w:pPr>
              <w:pStyle w:val="TA-TextTabel"/>
              <w:rPr>
                <w:rFonts w:cs="Times New Roman"/>
              </w:rPr>
            </w:pPr>
            <w:r w:rsidRPr="00785A71">
              <w:rPr>
                <w:rFonts w:cs="Times New Roman"/>
              </w:rPr>
              <w:t>6</w:t>
            </w:r>
          </w:p>
        </w:tc>
        <w:tc>
          <w:tcPr>
            <w:tcW w:w="1134" w:type="dxa"/>
          </w:tcPr>
          <w:p w14:paraId="2A9936D9" w14:textId="77777777" w:rsidR="00A03F24" w:rsidRPr="00785A71" w:rsidRDefault="00A03F24" w:rsidP="00C76D71">
            <w:pPr>
              <w:pStyle w:val="TA-TextTabel"/>
              <w:rPr>
                <w:rFonts w:cs="Times New Roman"/>
              </w:rPr>
            </w:pPr>
            <w:r w:rsidRPr="00785A71">
              <w:rPr>
                <w:rFonts w:cs="Times New Roman"/>
              </w:rPr>
              <w:t xml:space="preserve">Yulianti et </w:t>
            </w:r>
            <w:r w:rsidRPr="00785A71">
              <w:rPr>
                <w:rFonts w:cs="Times New Roman"/>
              </w:rPr>
              <w:lastRenderedPageBreak/>
              <w:t>al. (2019)</w:t>
            </w:r>
          </w:p>
        </w:tc>
        <w:tc>
          <w:tcPr>
            <w:tcW w:w="2013" w:type="dxa"/>
          </w:tcPr>
          <w:p w14:paraId="52D9F7A6" w14:textId="77777777" w:rsidR="00A03F24" w:rsidRPr="00785A71" w:rsidRDefault="00A03F24" w:rsidP="00C76D71">
            <w:pPr>
              <w:pStyle w:val="TA-TextTabel"/>
              <w:rPr>
                <w:rFonts w:cs="Times New Roman"/>
              </w:rPr>
            </w:pPr>
            <w:r w:rsidRPr="00785A71">
              <w:rPr>
                <w:rFonts w:cs="Times New Roman"/>
              </w:rPr>
              <w:lastRenderedPageBreak/>
              <w:t xml:space="preserve">Pengenalan Pola </w:t>
            </w:r>
            <w:r w:rsidRPr="00785A71">
              <w:rPr>
                <w:rFonts w:cs="Times New Roman"/>
              </w:rPr>
              <w:lastRenderedPageBreak/>
              <w:t xml:space="preserve">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EFE8CD3" w14:textId="77777777" w:rsidR="00A03F24" w:rsidRPr="00785A71" w:rsidRDefault="00A03F24" w:rsidP="00C76D71">
            <w:pPr>
              <w:pStyle w:val="TA-TextTabel"/>
              <w:rPr>
                <w:rFonts w:cs="Times New Roman"/>
              </w:rPr>
            </w:pPr>
            <w:r w:rsidRPr="00785A71">
              <w:rPr>
                <w:rFonts w:cs="Times New Roman"/>
              </w:rPr>
              <w:lastRenderedPageBreak/>
              <w:t xml:space="preserve">SVM </w:t>
            </w:r>
            <w:r w:rsidRPr="00785A71">
              <w:rPr>
                <w:rFonts w:cs="Times New Roman"/>
              </w:rPr>
              <w:lastRenderedPageBreak/>
              <w:t xml:space="preserve">dengan </w:t>
            </w:r>
            <w:r w:rsidRPr="00785A71">
              <w:rPr>
                <w:rFonts w:cs="Times New Roman"/>
                <w:i/>
                <w:iCs/>
              </w:rPr>
              <w:t>Moment Invariant</w:t>
            </w:r>
          </w:p>
        </w:tc>
        <w:tc>
          <w:tcPr>
            <w:tcW w:w="3827" w:type="dxa"/>
          </w:tcPr>
          <w:p w14:paraId="566D353F" w14:textId="77777777" w:rsidR="00A03F24" w:rsidRPr="00785A71" w:rsidRDefault="00A03F24" w:rsidP="00C76D71">
            <w:pPr>
              <w:pStyle w:val="TA-TextTabel"/>
              <w:rPr>
                <w:rFonts w:cs="Times New Roman"/>
              </w:rPr>
            </w:pPr>
            <w:r w:rsidRPr="00785A71">
              <w:rPr>
                <w:rFonts w:cs="Times New Roman"/>
              </w:rPr>
              <w:lastRenderedPageBreak/>
              <w:t xml:space="preserve">Hasil penelitian dengan melakukan </w:t>
            </w:r>
            <w:r w:rsidRPr="00785A71">
              <w:rPr>
                <w:rFonts w:cs="Times New Roman"/>
                <w:i/>
                <w:iCs/>
              </w:rPr>
              <w:lastRenderedPageBreak/>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A03F24" w:rsidRPr="00785A71" w14:paraId="567530AD" w14:textId="77777777" w:rsidTr="0009426D">
        <w:tc>
          <w:tcPr>
            <w:tcW w:w="534" w:type="dxa"/>
          </w:tcPr>
          <w:p w14:paraId="485C6D66" w14:textId="77777777" w:rsidR="00A03F24" w:rsidRPr="00785A71" w:rsidRDefault="00A03F24" w:rsidP="00C76D71">
            <w:pPr>
              <w:pStyle w:val="TA-TextTabel"/>
              <w:rPr>
                <w:rFonts w:cs="Times New Roman"/>
              </w:rPr>
            </w:pPr>
            <w:r w:rsidRPr="00785A71">
              <w:rPr>
                <w:rFonts w:cs="Times New Roman"/>
              </w:rPr>
              <w:lastRenderedPageBreak/>
              <w:t>7</w:t>
            </w:r>
          </w:p>
        </w:tc>
        <w:tc>
          <w:tcPr>
            <w:tcW w:w="1134" w:type="dxa"/>
          </w:tcPr>
          <w:p w14:paraId="1CDDAD83" w14:textId="77777777" w:rsidR="00A03F24" w:rsidRPr="00785A71" w:rsidRDefault="00A03F24" w:rsidP="00C76D71">
            <w:pPr>
              <w:pStyle w:val="TA-TextTabel"/>
              <w:rPr>
                <w:rFonts w:cs="Times New Roman"/>
              </w:rPr>
            </w:pPr>
            <w:r w:rsidRPr="00785A71">
              <w:rPr>
                <w:rFonts w:cs="Times New Roman"/>
              </w:rPr>
              <w:t>Rasyidi et al. (2021)</w:t>
            </w:r>
          </w:p>
        </w:tc>
        <w:tc>
          <w:tcPr>
            <w:tcW w:w="2013" w:type="dxa"/>
          </w:tcPr>
          <w:p w14:paraId="7F562AB1" w14:textId="77777777" w:rsidR="00A03F24" w:rsidRPr="00785A71" w:rsidRDefault="00A03F24" w:rsidP="00C76D71">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27B0B9AB" w14:textId="77777777" w:rsidR="00A03F24" w:rsidRPr="00785A71" w:rsidRDefault="00A03F24" w:rsidP="00C76D71">
            <w:pPr>
              <w:pStyle w:val="TA-TextTabel"/>
              <w:rPr>
                <w:rFonts w:cs="Times New Roman"/>
                <w:i/>
                <w:iCs/>
              </w:rPr>
            </w:pPr>
            <w:r w:rsidRPr="00785A71">
              <w:rPr>
                <w:rFonts w:cs="Times New Roman"/>
                <w:i/>
                <w:iCs/>
              </w:rPr>
              <w:t>Random Forest</w:t>
            </w:r>
          </w:p>
        </w:tc>
        <w:tc>
          <w:tcPr>
            <w:tcW w:w="3827" w:type="dxa"/>
          </w:tcPr>
          <w:p w14:paraId="41CFA837" w14:textId="77777777" w:rsidR="00A03F24" w:rsidRPr="00785A71" w:rsidRDefault="00A03F24" w:rsidP="00C76D71">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A03F24" w:rsidRPr="00785A71" w14:paraId="0BB74D6D" w14:textId="77777777" w:rsidTr="0009426D">
        <w:tc>
          <w:tcPr>
            <w:tcW w:w="534" w:type="dxa"/>
          </w:tcPr>
          <w:p w14:paraId="68D94FDC" w14:textId="77777777" w:rsidR="00A03F24" w:rsidRPr="00785A71" w:rsidRDefault="00A03F24" w:rsidP="00C76D71">
            <w:pPr>
              <w:pStyle w:val="TA-TextTabel"/>
              <w:rPr>
                <w:rFonts w:cs="Times New Roman"/>
              </w:rPr>
            </w:pPr>
            <w:r w:rsidRPr="00785A71">
              <w:rPr>
                <w:rFonts w:cs="Times New Roman"/>
              </w:rPr>
              <w:t>8</w:t>
            </w:r>
          </w:p>
        </w:tc>
        <w:tc>
          <w:tcPr>
            <w:tcW w:w="1134" w:type="dxa"/>
          </w:tcPr>
          <w:p w14:paraId="73D9A427" w14:textId="77777777" w:rsidR="00A03F24" w:rsidRPr="00785A71" w:rsidRDefault="00A03F24" w:rsidP="00C76D71">
            <w:pPr>
              <w:pStyle w:val="TA-TextTabel"/>
              <w:rPr>
                <w:rFonts w:cs="Times New Roman"/>
              </w:rPr>
            </w:pPr>
            <w:r w:rsidRPr="00785A71">
              <w:rPr>
                <w:rFonts w:cs="Times New Roman"/>
              </w:rPr>
              <w:t>Rismiyati et al. (2017)</w:t>
            </w:r>
          </w:p>
        </w:tc>
        <w:tc>
          <w:tcPr>
            <w:tcW w:w="2013" w:type="dxa"/>
          </w:tcPr>
          <w:p w14:paraId="7F7B6852" w14:textId="77777777" w:rsidR="00A03F24" w:rsidRPr="00785A71" w:rsidRDefault="00A03F24" w:rsidP="00C76D71">
            <w:pPr>
              <w:pStyle w:val="TA-TextTabel"/>
              <w:rPr>
                <w:rFonts w:cs="Times New Roman"/>
                <w:i/>
                <w:iCs/>
              </w:rPr>
            </w:pPr>
            <w:r w:rsidRPr="00785A71">
              <w:rPr>
                <w:rFonts w:cs="Times New Roman"/>
                <w:i/>
                <w:iCs/>
              </w:rPr>
              <w:t>Deep Learning for Handwritten Javanese Character</w:t>
            </w:r>
          </w:p>
          <w:p w14:paraId="3C5E113E" w14:textId="77777777" w:rsidR="00A03F24" w:rsidRPr="00785A71" w:rsidRDefault="00A03F24" w:rsidP="00C76D71">
            <w:pPr>
              <w:pStyle w:val="TA-TextTabel"/>
              <w:rPr>
                <w:rFonts w:cs="Times New Roman"/>
              </w:rPr>
            </w:pPr>
            <w:r w:rsidRPr="00785A71">
              <w:rPr>
                <w:rFonts w:cs="Times New Roman"/>
                <w:i/>
                <w:iCs/>
              </w:rPr>
              <w:t>Recognition</w:t>
            </w:r>
          </w:p>
        </w:tc>
        <w:tc>
          <w:tcPr>
            <w:tcW w:w="1276" w:type="dxa"/>
          </w:tcPr>
          <w:p w14:paraId="7FC8504F" w14:textId="77777777" w:rsidR="00A03F24" w:rsidRPr="00785A71" w:rsidRDefault="00A03F24" w:rsidP="00C76D71">
            <w:pPr>
              <w:pStyle w:val="TA-TextTabel"/>
              <w:rPr>
                <w:rFonts w:cs="Times New Roman"/>
              </w:rPr>
            </w:pPr>
            <w:r w:rsidRPr="00785A71">
              <w:rPr>
                <w:rFonts w:cs="Times New Roman"/>
              </w:rPr>
              <w:t>CNN &amp; DNN</w:t>
            </w:r>
          </w:p>
        </w:tc>
        <w:tc>
          <w:tcPr>
            <w:tcW w:w="3827" w:type="dxa"/>
          </w:tcPr>
          <w:p w14:paraId="42BDF045" w14:textId="77777777" w:rsidR="00A03F24" w:rsidRPr="00785A71" w:rsidRDefault="00A03F24" w:rsidP="00C76D71">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A03F24" w:rsidRPr="00785A71" w14:paraId="06ECD6BF" w14:textId="77777777" w:rsidTr="0009426D">
        <w:tc>
          <w:tcPr>
            <w:tcW w:w="534" w:type="dxa"/>
          </w:tcPr>
          <w:p w14:paraId="12221795" w14:textId="77777777" w:rsidR="00A03F24" w:rsidRPr="00785A71" w:rsidRDefault="00A03F24" w:rsidP="00C76D71">
            <w:pPr>
              <w:pStyle w:val="TA-TextTabel"/>
              <w:rPr>
                <w:rFonts w:cs="Times New Roman"/>
              </w:rPr>
            </w:pPr>
            <w:r w:rsidRPr="00785A71">
              <w:rPr>
                <w:rFonts w:cs="Times New Roman"/>
              </w:rPr>
              <w:t>9</w:t>
            </w:r>
          </w:p>
        </w:tc>
        <w:tc>
          <w:tcPr>
            <w:tcW w:w="1134" w:type="dxa"/>
          </w:tcPr>
          <w:p w14:paraId="40EF5F75" w14:textId="77777777" w:rsidR="00A03F24" w:rsidRPr="00785A71" w:rsidRDefault="00A03F24" w:rsidP="00C76D71">
            <w:pPr>
              <w:pStyle w:val="TA-TextTabel"/>
              <w:rPr>
                <w:rFonts w:cs="Times New Roman"/>
              </w:rPr>
            </w:pPr>
            <w:r w:rsidRPr="00785A71">
              <w:rPr>
                <w:rFonts w:cs="Times New Roman"/>
              </w:rPr>
              <w:t>Susanto et al. (2021)</w:t>
            </w:r>
          </w:p>
        </w:tc>
        <w:tc>
          <w:tcPr>
            <w:tcW w:w="2013" w:type="dxa"/>
          </w:tcPr>
          <w:p w14:paraId="3A2DEB6A" w14:textId="77777777" w:rsidR="00A03F24" w:rsidRPr="00785A71" w:rsidRDefault="00A03F24" w:rsidP="00C76D71">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0EAD082B" w14:textId="77777777" w:rsidR="00A03F24" w:rsidRPr="00785A71" w:rsidRDefault="00A03F24" w:rsidP="00C76D71">
            <w:pPr>
              <w:pStyle w:val="TA-TextTabel"/>
              <w:rPr>
                <w:rFonts w:cs="Times New Roman"/>
              </w:rPr>
            </w:pPr>
            <w:r w:rsidRPr="00785A71">
              <w:rPr>
                <w:rFonts w:cs="Times New Roman"/>
              </w:rPr>
              <w:t>KNN &amp; HOG</w:t>
            </w:r>
          </w:p>
        </w:tc>
        <w:tc>
          <w:tcPr>
            <w:tcW w:w="3827" w:type="dxa"/>
          </w:tcPr>
          <w:p w14:paraId="1F1F181D" w14:textId="77777777" w:rsidR="00A03F24" w:rsidRPr="00785A71" w:rsidRDefault="00A03F24" w:rsidP="00C76D71">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A03F24" w:rsidRPr="00785A71" w14:paraId="24074328" w14:textId="77777777" w:rsidTr="0009426D">
        <w:tc>
          <w:tcPr>
            <w:tcW w:w="534" w:type="dxa"/>
          </w:tcPr>
          <w:p w14:paraId="46F7186E" w14:textId="77777777" w:rsidR="00A03F24" w:rsidRPr="00785A71" w:rsidRDefault="00A03F24" w:rsidP="00C76D71">
            <w:pPr>
              <w:pStyle w:val="TA-TextTabel"/>
              <w:rPr>
                <w:rFonts w:cs="Times New Roman"/>
              </w:rPr>
            </w:pPr>
            <w:r w:rsidRPr="00785A71">
              <w:rPr>
                <w:rFonts w:cs="Times New Roman"/>
              </w:rPr>
              <w:t>10</w:t>
            </w:r>
          </w:p>
        </w:tc>
        <w:tc>
          <w:tcPr>
            <w:tcW w:w="1134" w:type="dxa"/>
          </w:tcPr>
          <w:p w14:paraId="107112E6" w14:textId="77777777" w:rsidR="00A03F24" w:rsidRPr="00785A71" w:rsidRDefault="00A03F24" w:rsidP="00C76D71">
            <w:pPr>
              <w:pStyle w:val="TA-TextTabel"/>
              <w:rPr>
                <w:rFonts w:cs="Times New Roman"/>
              </w:rPr>
            </w:pPr>
            <w:r w:rsidRPr="00785A71">
              <w:rPr>
                <w:rFonts w:cs="Times New Roman"/>
              </w:rPr>
              <w:t>Robby et al. (2019)</w:t>
            </w:r>
          </w:p>
        </w:tc>
        <w:tc>
          <w:tcPr>
            <w:tcW w:w="2013" w:type="dxa"/>
          </w:tcPr>
          <w:p w14:paraId="5CEEBA59" w14:textId="77777777" w:rsidR="00A03F24" w:rsidRPr="00785A71" w:rsidRDefault="00A03F24" w:rsidP="00C76D71">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4D6FDC65" w14:textId="77777777" w:rsidR="00A03F24" w:rsidRPr="00785A71" w:rsidRDefault="00A03F24" w:rsidP="00C76D71">
            <w:pPr>
              <w:pStyle w:val="TA-TextTabel"/>
              <w:rPr>
                <w:rFonts w:cs="Times New Roman"/>
              </w:rPr>
            </w:pPr>
            <w:r w:rsidRPr="00785A71">
              <w:rPr>
                <w:rFonts w:cs="Times New Roman"/>
              </w:rPr>
              <w:t>Neural Network API Tesseract OCR</w:t>
            </w:r>
          </w:p>
        </w:tc>
        <w:tc>
          <w:tcPr>
            <w:tcW w:w="3827" w:type="dxa"/>
          </w:tcPr>
          <w:p w14:paraId="5766F664" w14:textId="77777777" w:rsidR="00A03F24" w:rsidRPr="00785A71" w:rsidRDefault="00A03F24" w:rsidP="00C76D71">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A03F24" w:rsidRPr="00785A71" w14:paraId="11772F57" w14:textId="77777777" w:rsidTr="0009426D">
        <w:tc>
          <w:tcPr>
            <w:tcW w:w="534" w:type="dxa"/>
          </w:tcPr>
          <w:p w14:paraId="45A80D6E" w14:textId="77777777" w:rsidR="00A03F24" w:rsidRPr="00785A71" w:rsidRDefault="00A03F24" w:rsidP="00C76D71">
            <w:pPr>
              <w:pStyle w:val="TA-TextTabel"/>
              <w:rPr>
                <w:rFonts w:cs="Times New Roman"/>
              </w:rPr>
            </w:pPr>
            <w:r w:rsidRPr="00785A71">
              <w:rPr>
                <w:rFonts w:cs="Times New Roman"/>
              </w:rPr>
              <w:t>11</w:t>
            </w:r>
          </w:p>
        </w:tc>
        <w:tc>
          <w:tcPr>
            <w:tcW w:w="1134" w:type="dxa"/>
          </w:tcPr>
          <w:p w14:paraId="5B17FBC4" w14:textId="77777777" w:rsidR="00A03F24" w:rsidRPr="00785A71" w:rsidRDefault="00A03F24" w:rsidP="00C76D71">
            <w:pPr>
              <w:pStyle w:val="TA-TextTabel"/>
              <w:rPr>
                <w:rFonts w:cs="Times New Roman"/>
              </w:rPr>
            </w:pPr>
            <w:r w:rsidRPr="00785A71">
              <w:rPr>
                <w:rFonts w:cs="Times New Roman"/>
              </w:rPr>
              <w:t>Surinta et al. (2015)</w:t>
            </w:r>
          </w:p>
        </w:tc>
        <w:tc>
          <w:tcPr>
            <w:tcW w:w="2013" w:type="dxa"/>
          </w:tcPr>
          <w:p w14:paraId="422280FE" w14:textId="77777777" w:rsidR="00A03F24" w:rsidRPr="00785A71" w:rsidRDefault="00A03F24" w:rsidP="00C76D71">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40BB749A" w14:textId="77777777" w:rsidR="00A03F24" w:rsidRPr="00785A71" w:rsidRDefault="00A03F24" w:rsidP="00C76D71">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72751A19" w14:textId="77777777" w:rsidR="00A03F24" w:rsidRPr="00785A71" w:rsidRDefault="00A03F24" w:rsidP="00C76D71">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A03F24" w:rsidRPr="00785A71" w14:paraId="47BFA702" w14:textId="77777777" w:rsidTr="0009426D">
        <w:tc>
          <w:tcPr>
            <w:tcW w:w="534" w:type="dxa"/>
          </w:tcPr>
          <w:p w14:paraId="245FD2A1" w14:textId="77777777" w:rsidR="00A03F24" w:rsidRPr="00785A71" w:rsidRDefault="00A03F24" w:rsidP="00C76D71">
            <w:pPr>
              <w:pStyle w:val="TA-TextTabel"/>
              <w:rPr>
                <w:rFonts w:cs="Times New Roman"/>
              </w:rPr>
            </w:pPr>
            <w:r w:rsidRPr="00785A71">
              <w:rPr>
                <w:rFonts w:cs="Times New Roman"/>
              </w:rPr>
              <w:t>12</w:t>
            </w:r>
          </w:p>
        </w:tc>
        <w:tc>
          <w:tcPr>
            <w:tcW w:w="1134" w:type="dxa"/>
          </w:tcPr>
          <w:p w14:paraId="0B2042E8" w14:textId="77777777" w:rsidR="00A03F24" w:rsidRPr="00785A71" w:rsidRDefault="00A03F24" w:rsidP="00C76D71">
            <w:pPr>
              <w:pStyle w:val="TA-TextTabel"/>
              <w:rPr>
                <w:rFonts w:cs="Times New Roman"/>
              </w:rPr>
            </w:pPr>
            <w:r w:rsidRPr="00785A71">
              <w:rPr>
                <w:rFonts w:cs="Times New Roman"/>
              </w:rPr>
              <w:t>Narang et al. (2020)</w:t>
            </w:r>
          </w:p>
        </w:tc>
        <w:tc>
          <w:tcPr>
            <w:tcW w:w="2013" w:type="dxa"/>
          </w:tcPr>
          <w:p w14:paraId="6FB37EA4" w14:textId="77777777" w:rsidR="00A03F24" w:rsidRPr="00785A71" w:rsidRDefault="00A03F24" w:rsidP="00C76D71">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540E5AE7" w14:textId="77777777" w:rsidR="00A03F24" w:rsidRPr="00785A71" w:rsidRDefault="00A03F24" w:rsidP="00C76D71">
            <w:pPr>
              <w:pStyle w:val="TA-TextTabel"/>
              <w:rPr>
                <w:rFonts w:cs="Times New Roman"/>
              </w:rPr>
            </w:pPr>
            <w:r w:rsidRPr="00785A71">
              <w:rPr>
                <w:rFonts w:cs="Times New Roman"/>
              </w:rPr>
              <w:t xml:space="preserve">SVM dengan SIFT dan Gabor </w:t>
            </w:r>
          </w:p>
        </w:tc>
        <w:tc>
          <w:tcPr>
            <w:tcW w:w="3827" w:type="dxa"/>
          </w:tcPr>
          <w:p w14:paraId="45C23D8A" w14:textId="77777777" w:rsidR="00A03F24" w:rsidRPr="00785A71" w:rsidRDefault="00A03F24" w:rsidP="00C76D71">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A03F24" w:rsidRPr="00785A71" w14:paraId="58EACC05" w14:textId="77777777" w:rsidTr="0009426D">
        <w:tc>
          <w:tcPr>
            <w:tcW w:w="534" w:type="dxa"/>
          </w:tcPr>
          <w:p w14:paraId="1E76C355" w14:textId="77777777" w:rsidR="00A03F24" w:rsidRPr="00785A71" w:rsidRDefault="00A03F24" w:rsidP="00C76D71">
            <w:pPr>
              <w:pStyle w:val="TA-TextTabel"/>
              <w:rPr>
                <w:rFonts w:cs="Times New Roman"/>
              </w:rPr>
            </w:pPr>
            <w:r w:rsidRPr="00785A71">
              <w:rPr>
                <w:rFonts w:cs="Times New Roman"/>
              </w:rPr>
              <w:t>13</w:t>
            </w:r>
          </w:p>
        </w:tc>
        <w:tc>
          <w:tcPr>
            <w:tcW w:w="1134" w:type="dxa"/>
          </w:tcPr>
          <w:p w14:paraId="4D3051EB" w14:textId="77777777" w:rsidR="00A03F24" w:rsidRPr="00785A71" w:rsidRDefault="00A03F24" w:rsidP="00C76D71">
            <w:pPr>
              <w:pStyle w:val="TA-TextTabel"/>
              <w:rPr>
                <w:rFonts w:cs="Times New Roman"/>
              </w:rPr>
            </w:pPr>
            <w:r w:rsidRPr="00785A71">
              <w:rPr>
                <w:rFonts w:cs="Times New Roman"/>
              </w:rPr>
              <w:t>Hassan et al. (2019)</w:t>
            </w:r>
          </w:p>
        </w:tc>
        <w:tc>
          <w:tcPr>
            <w:tcW w:w="2013" w:type="dxa"/>
          </w:tcPr>
          <w:p w14:paraId="51C38D7F" w14:textId="77777777" w:rsidR="00A03F24" w:rsidRPr="00785A71" w:rsidRDefault="00A03F24" w:rsidP="00C76D71">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61814E8" w14:textId="77777777" w:rsidR="00A03F24" w:rsidRPr="00785A71" w:rsidRDefault="00A03F24" w:rsidP="00C76D71">
            <w:pPr>
              <w:pStyle w:val="TA-TextTabel"/>
              <w:rPr>
                <w:rFonts w:cs="Times New Roman"/>
              </w:rPr>
            </w:pPr>
            <w:r w:rsidRPr="00785A71">
              <w:rPr>
                <w:rFonts w:cs="Times New Roman"/>
              </w:rPr>
              <w:t>SVM dan SIFT</w:t>
            </w:r>
          </w:p>
        </w:tc>
        <w:tc>
          <w:tcPr>
            <w:tcW w:w="3827" w:type="dxa"/>
          </w:tcPr>
          <w:p w14:paraId="74E6E4F7" w14:textId="77777777" w:rsidR="00A03F24" w:rsidRPr="00785A71" w:rsidRDefault="00A03F24" w:rsidP="00C76D71">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A03F24" w:rsidRPr="00785A71" w14:paraId="5B7BF61A" w14:textId="77777777" w:rsidTr="0009426D">
        <w:tc>
          <w:tcPr>
            <w:tcW w:w="534" w:type="dxa"/>
          </w:tcPr>
          <w:p w14:paraId="42A1B20F" w14:textId="77777777" w:rsidR="00A03F24" w:rsidRPr="00785A71" w:rsidRDefault="00A03F24" w:rsidP="00C76D71">
            <w:pPr>
              <w:pStyle w:val="TA-TextTabel"/>
              <w:rPr>
                <w:rFonts w:cs="Times New Roman"/>
              </w:rPr>
            </w:pPr>
            <w:r w:rsidRPr="00785A71">
              <w:rPr>
                <w:rFonts w:cs="Times New Roman"/>
              </w:rPr>
              <w:t>14</w:t>
            </w:r>
          </w:p>
        </w:tc>
        <w:tc>
          <w:tcPr>
            <w:tcW w:w="1134" w:type="dxa"/>
          </w:tcPr>
          <w:p w14:paraId="5038C5E9" w14:textId="77777777" w:rsidR="00A03F24" w:rsidRPr="00785A71" w:rsidRDefault="00A03F24" w:rsidP="00C76D71">
            <w:pPr>
              <w:pStyle w:val="TA-TextTabel"/>
              <w:rPr>
                <w:rFonts w:cs="Times New Roman"/>
              </w:rPr>
            </w:pPr>
            <w:r w:rsidRPr="00785A71">
              <w:rPr>
                <w:rFonts w:cs="Times New Roman"/>
              </w:rPr>
              <w:t>Rajput &amp; Ummapure (2017)</w:t>
            </w:r>
          </w:p>
        </w:tc>
        <w:tc>
          <w:tcPr>
            <w:tcW w:w="2013" w:type="dxa"/>
          </w:tcPr>
          <w:p w14:paraId="2D0D5B08" w14:textId="77777777" w:rsidR="00A03F24" w:rsidRPr="00785A71" w:rsidRDefault="00A03F24" w:rsidP="00C76D71">
            <w:pPr>
              <w:pStyle w:val="TA-TextTabel"/>
              <w:rPr>
                <w:rFonts w:cs="Times New Roman"/>
                <w:i/>
                <w:iCs/>
              </w:rPr>
            </w:pPr>
            <w:r w:rsidRPr="00785A71">
              <w:rPr>
                <w:rFonts w:cs="Times New Roman"/>
                <w:i/>
                <w:iCs/>
              </w:rPr>
              <w:t>Script Identification from Handwritten Documents using SIFT Method</w:t>
            </w:r>
          </w:p>
        </w:tc>
        <w:tc>
          <w:tcPr>
            <w:tcW w:w="1276" w:type="dxa"/>
          </w:tcPr>
          <w:p w14:paraId="7469FE25" w14:textId="77777777" w:rsidR="00A03F24" w:rsidRPr="00785A71" w:rsidRDefault="00A03F24" w:rsidP="00C76D71">
            <w:pPr>
              <w:pStyle w:val="TA-TextTabel"/>
              <w:rPr>
                <w:rFonts w:cs="Times New Roman"/>
              </w:rPr>
            </w:pPr>
            <w:r w:rsidRPr="00785A71">
              <w:rPr>
                <w:rFonts w:cs="Times New Roman"/>
              </w:rPr>
              <w:t>KNN &amp; SIFT</w:t>
            </w:r>
          </w:p>
        </w:tc>
        <w:tc>
          <w:tcPr>
            <w:tcW w:w="3827" w:type="dxa"/>
          </w:tcPr>
          <w:p w14:paraId="2147D325" w14:textId="77777777" w:rsidR="00A03F24" w:rsidRPr="00785A71" w:rsidRDefault="00A03F24" w:rsidP="00C76D71">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w:t>
            </w:r>
            <w:r w:rsidRPr="00785A71">
              <w:rPr>
                <w:rFonts w:cs="Times New Roman"/>
              </w:rPr>
              <w:lastRenderedPageBreak/>
              <w:t>bahasa, dan 97,18% rata-rata semuanya.</w:t>
            </w:r>
          </w:p>
        </w:tc>
      </w:tr>
      <w:tr w:rsidR="00A03F24" w:rsidRPr="00785A71" w14:paraId="56548DB5" w14:textId="77777777" w:rsidTr="0009426D">
        <w:tc>
          <w:tcPr>
            <w:tcW w:w="534" w:type="dxa"/>
          </w:tcPr>
          <w:p w14:paraId="3D9D1E1C" w14:textId="77777777" w:rsidR="00A03F24" w:rsidRPr="00785A71" w:rsidRDefault="00A03F24" w:rsidP="00C76D71">
            <w:pPr>
              <w:pStyle w:val="TA-TextTabel"/>
              <w:rPr>
                <w:rFonts w:cs="Times New Roman"/>
              </w:rPr>
            </w:pPr>
            <w:r w:rsidRPr="00785A71">
              <w:rPr>
                <w:rFonts w:cs="Times New Roman"/>
              </w:rPr>
              <w:lastRenderedPageBreak/>
              <w:t>15</w:t>
            </w:r>
          </w:p>
        </w:tc>
        <w:tc>
          <w:tcPr>
            <w:tcW w:w="1134" w:type="dxa"/>
          </w:tcPr>
          <w:p w14:paraId="4F98E9C5" w14:textId="77777777" w:rsidR="00A03F24" w:rsidRPr="00785A71" w:rsidRDefault="00A03F24" w:rsidP="00C76D71">
            <w:pPr>
              <w:pStyle w:val="TA-TextTabel"/>
              <w:rPr>
                <w:rFonts w:cs="Times New Roman"/>
              </w:rPr>
            </w:pPr>
            <w:r w:rsidRPr="00785A71">
              <w:rPr>
                <w:rFonts w:cs="Times New Roman"/>
              </w:rPr>
              <w:t>Sriwathsan et al. (2020)</w:t>
            </w:r>
          </w:p>
        </w:tc>
        <w:tc>
          <w:tcPr>
            <w:tcW w:w="2013" w:type="dxa"/>
          </w:tcPr>
          <w:p w14:paraId="384CFCFD" w14:textId="77777777" w:rsidR="00A03F24" w:rsidRPr="00785A71" w:rsidRDefault="00A03F24" w:rsidP="00C76D71">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7C924841" w14:textId="77777777" w:rsidR="00A03F24" w:rsidRPr="00785A71" w:rsidRDefault="00A03F24" w:rsidP="00C76D71">
            <w:pPr>
              <w:pStyle w:val="TA-TextTabel"/>
              <w:rPr>
                <w:rFonts w:cs="Times New Roman"/>
              </w:rPr>
            </w:pPr>
            <w:r w:rsidRPr="00785A71">
              <w:rPr>
                <w:rFonts w:cs="Times New Roman"/>
              </w:rPr>
              <w:t>SVM &amp; SIFT/ SURF</w:t>
            </w:r>
          </w:p>
        </w:tc>
        <w:tc>
          <w:tcPr>
            <w:tcW w:w="3827" w:type="dxa"/>
          </w:tcPr>
          <w:p w14:paraId="12EAD75C" w14:textId="77777777" w:rsidR="00A03F24" w:rsidRPr="00785A71" w:rsidRDefault="00A03F24" w:rsidP="00C76D71">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A03F24" w:rsidRPr="00785A71" w14:paraId="24F8A8B4" w14:textId="77777777" w:rsidTr="0009426D">
        <w:tc>
          <w:tcPr>
            <w:tcW w:w="534" w:type="dxa"/>
          </w:tcPr>
          <w:p w14:paraId="04CD35D2" w14:textId="77777777" w:rsidR="00A03F24" w:rsidRPr="00785A71" w:rsidRDefault="00A03F24" w:rsidP="00C76D71">
            <w:pPr>
              <w:pStyle w:val="TA-TextTabel"/>
              <w:rPr>
                <w:rFonts w:cs="Times New Roman"/>
              </w:rPr>
            </w:pPr>
            <w:r w:rsidRPr="00785A71">
              <w:rPr>
                <w:rFonts w:cs="Times New Roman"/>
              </w:rPr>
              <w:t>16</w:t>
            </w:r>
          </w:p>
        </w:tc>
        <w:tc>
          <w:tcPr>
            <w:tcW w:w="1134" w:type="dxa"/>
          </w:tcPr>
          <w:p w14:paraId="4F965D54" w14:textId="77777777" w:rsidR="00A03F24" w:rsidRPr="00785A71" w:rsidRDefault="00A03F24" w:rsidP="00C76D71">
            <w:pPr>
              <w:pStyle w:val="TA-TextTabel"/>
              <w:rPr>
                <w:rFonts w:cs="Times New Roman"/>
              </w:rPr>
            </w:pPr>
            <w:r w:rsidRPr="00785A71">
              <w:rPr>
                <w:rFonts w:cs="Times New Roman"/>
              </w:rPr>
              <w:t>Wang et al. (2015)</w:t>
            </w:r>
          </w:p>
        </w:tc>
        <w:tc>
          <w:tcPr>
            <w:tcW w:w="2013" w:type="dxa"/>
          </w:tcPr>
          <w:p w14:paraId="56874784" w14:textId="77777777" w:rsidR="00A03F24" w:rsidRPr="00785A71" w:rsidRDefault="00A03F24" w:rsidP="00C76D71">
            <w:pPr>
              <w:pStyle w:val="TA-TextTabel"/>
              <w:rPr>
                <w:rFonts w:cs="Times New Roman"/>
                <w:i/>
                <w:iCs/>
              </w:rPr>
            </w:pPr>
            <w:r w:rsidRPr="00785A71">
              <w:rPr>
                <w:rFonts w:cs="Times New Roman"/>
                <w:i/>
                <w:iCs/>
              </w:rPr>
              <w:t>License plate recognition based on SIFT feature</w:t>
            </w:r>
          </w:p>
        </w:tc>
        <w:tc>
          <w:tcPr>
            <w:tcW w:w="1276" w:type="dxa"/>
          </w:tcPr>
          <w:p w14:paraId="1ECF714A"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1739F1A9" w14:textId="77777777" w:rsidR="00A03F24" w:rsidRPr="00785A71" w:rsidRDefault="00A03F24" w:rsidP="00C76D71">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A03F24" w:rsidRPr="00785A71" w14:paraId="72EEA429" w14:textId="77777777" w:rsidTr="0009426D">
        <w:tc>
          <w:tcPr>
            <w:tcW w:w="534" w:type="dxa"/>
          </w:tcPr>
          <w:p w14:paraId="726CBFBA" w14:textId="77777777" w:rsidR="00A03F24" w:rsidRPr="00785A71" w:rsidRDefault="00A03F24" w:rsidP="00C76D71">
            <w:pPr>
              <w:pStyle w:val="TA-TextTabel"/>
              <w:rPr>
                <w:rFonts w:cs="Times New Roman"/>
              </w:rPr>
            </w:pPr>
            <w:r w:rsidRPr="00785A71">
              <w:rPr>
                <w:rFonts w:cs="Times New Roman"/>
              </w:rPr>
              <w:t>17</w:t>
            </w:r>
          </w:p>
        </w:tc>
        <w:tc>
          <w:tcPr>
            <w:tcW w:w="1134" w:type="dxa"/>
          </w:tcPr>
          <w:p w14:paraId="51044791" w14:textId="77777777" w:rsidR="00A03F24" w:rsidRPr="00785A71" w:rsidRDefault="00A03F24" w:rsidP="00C76D71">
            <w:pPr>
              <w:pStyle w:val="TA-TextTabel"/>
              <w:rPr>
                <w:rFonts w:cs="Times New Roman"/>
              </w:rPr>
            </w:pPr>
            <w:r w:rsidRPr="00785A71">
              <w:rPr>
                <w:rFonts w:cs="Times New Roman"/>
              </w:rPr>
              <w:t>Doush &amp; AL-Btoush (2017)</w:t>
            </w:r>
          </w:p>
        </w:tc>
        <w:tc>
          <w:tcPr>
            <w:tcW w:w="2013" w:type="dxa"/>
          </w:tcPr>
          <w:p w14:paraId="2C3A6F67" w14:textId="77777777" w:rsidR="00A03F24" w:rsidRPr="00785A71" w:rsidRDefault="00A03F24" w:rsidP="00C76D71">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58D08135"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51F9B056" w14:textId="77777777" w:rsidR="00A03F24" w:rsidRPr="00785A71" w:rsidRDefault="00A03F24" w:rsidP="00C76D71">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A03F24" w:rsidRPr="00785A71" w14:paraId="49A78449" w14:textId="77777777" w:rsidTr="0009426D">
        <w:tc>
          <w:tcPr>
            <w:tcW w:w="534" w:type="dxa"/>
          </w:tcPr>
          <w:p w14:paraId="481CBFB1" w14:textId="77777777" w:rsidR="00A03F24" w:rsidRPr="00785A71" w:rsidRDefault="00A03F24" w:rsidP="00C76D71">
            <w:pPr>
              <w:pStyle w:val="TA-TextTabel"/>
              <w:rPr>
                <w:rFonts w:cs="Times New Roman"/>
              </w:rPr>
            </w:pPr>
            <w:r w:rsidRPr="00785A71">
              <w:rPr>
                <w:rFonts w:cs="Times New Roman"/>
              </w:rPr>
              <w:t>18</w:t>
            </w:r>
          </w:p>
        </w:tc>
        <w:tc>
          <w:tcPr>
            <w:tcW w:w="1134" w:type="dxa"/>
          </w:tcPr>
          <w:p w14:paraId="11F2BA74" w14:textId="77777777" w:rsidR="00A03F24" w:rsidRPr="00785A71" w:rsidRDefault="00A03F24" w:rsidP="00C76D71">
            <w:pPr>
              <w:pStyle w:val="TA-TextTabel"/>
              <w:rPr>
                <w:rFonts w:cs="Times New Roman"/>
              </w:rPr>
            </w:pPr>
            <w:r w:rsidRPr="00785A71">
              <w:rPr>
                <w:rFonts w:cs="Times New Roman"/>
              </w:rPr>
              <w:t>Gupta et al. (2020)</w:t>
            </w:r>
          </w:p>
        </w:tc>
        <w:tc>
          <w:tcPr>
            <w:tcW w:w="2013" w:type="dxa"/>
          </w:tcPr>
          <w:p w14:paraId="27E79CC1" w14:textId="77777777" w:rsidR="00A03F24" w:rsidRPr="00785A71" w:rsidRDefault="00A03F24" w:rsidP="00C76D71">
            <w:pPr>
              <w:pStyle w:val="TA-TextTabel"/>
              <w:rPr>
                <w:rFonts w:cs="Times New Roman"/>
                <w:i/>
                <w:iCs/>
              </w:rPr>
            </w:pPr>
            <w:r w:rsidRPr="00785A71">
              <w:rPr>
                <w:rFonts w:cs="Times New Roman"/>
                <w:i/>
                <w:iCs/>
              </w:rPr>
              <w:t>2D-human face recognition using SIFT and SURF descriptors of face’s feature regions</w:t>
            </w:r>
          </w:p>
        </w:tc>
        <w:tc>
          <w:tcPr>
            <w:tcW w:w="1276" w:type="dxa"/>
          </w:tcPr>
          <w:p w14:paraId="7B755CD2" w14:textId="77777777" w:rsidR="00A03F24" w:rsidRPr="00785A71" w:rsidRDefault="00A03F24" w:rsidP="00C76D71">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6076D3C8" w14:textId="77777777" w:rsidR="00A03F24" w:rsidRPr="00785A71" w:rsidRDefault="00A03F24" w:rsidP="00C76D71">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A03F24" w:rsidRPr="00785A71" w14:paraId="7E8C2BE3" w14:textId="77777777" w:rsidTr="0009426D">
        <w:tc>
          <w:tcPr>
            <w:tcW w:w="534" w:type="dxa"/>
          </w:tcPr>
          <w:p w14:paraId="3A8ABC30" w14:textId="77777777" w:rsidR="00A03F24" w:rsidRPr="00785A71" w:rsidRDefault="00A03F24" w:rsidP="00C76D71">
            <w:pPr>
              <w:pStyle w:val="TA-TextTabel"/>
              <w:rPr>
                <w:rFonts w:cs="Times New Roman"/>
              </w:rPr>
            </w:pPr>
            <w:r w:rsidRPr="00785A71">
              <w:rPr>
                <w:rFonts w:cs="Times New Roman"/>
              </w:rPr>
              <w:t>19</w:t>
            </w:r>
          </w:p>
        </w:tc>
        <w:tc>
          <w:tcPr>
            <w:tcW w:w="1134" w:type="dxa"/>
          </w:tcPr>
          <w:p w14:paraId="776244D7" w14:textId="77777777" w:rsidR="00A03F24" w:rsidRPr="00785A71" w:rsidRDefault="00A03F24" w:rsidP="00C76D71">
            <w:pPr>
              <w:pStyle w:val="TA-TextTabel"/>
              <w:rPr>
                <w:rFonts w:cs="Times New Roman"/>
              </w:rPr>
            </w:pPr>
            <w:r w:rsidRPr="00785A71">
              <w:rPr>
                <w:rFonts w:cs="Times New Roman"/>
              </w:rPr>
              <w:t>Kamble &amp; Hegadi (2017)</w:t>
            </w:r>
          </w:p>
        </w:tc>
        <w:tc>
          <w:tcPr>
            <w:tcW w:w="2013" w:type="dxa"/>
          </w:tcPr>
          <w:p w14:paraId="0FF7F048" w14:textId="77777777" w:rsidR="00A03F24" w:rsidRPr="00785A71" w:rsidRDefault="00A03F24" w:rsidP="00C76D71">
            <w:pPr>
              <w:pStyle w:val="TA-TextTabel"/>
              <w:rPr>
                <w:rFonts w:cs="Times New Roman"/>
                <w:i/>
                <w:iCs/>
              </w:rPr>
            </w:pPr>
            <w:r w:rsidRPr="00785A71">
              <w:rPr>
                <w:rFonts w:cs="Times New Roman"/>
                <w:i/>
                <w:iCs/>
              </w:rPr>
              <w:t>Comparative Study of Handwritten Marathi Characters Recognition Based on KNN and SVM Classifier</w:t>
            </w:r>
          </w:p>
        </w:tc>
        <w:tc>
          <w:tcPr>
            <w:tcW w:w="1276" w:type="dxa"/>
          </w:tcPr>
          <w:p w14:paraId="35C9BD85" w14:textId="77777777" w:rsidR="00A03F24" w:rsidRPr="00785A71" w:rsidRDefault="00A03F24" w:rsidP="00C76D71">
            <w:pPr>
              <w:pStyle w:val="TA-TextTabel"/>
              <w:rPr>
                <w:rFonts w:cs="Times New Roman"/>
              </w:rPr>
            </w:pPr>
            <w:r w:rsidRPr="00785A71">
              <w:rPr>
                <w:rFonts w:cs="Times New Roman"/>
              </w:rPr>
              <w:t>SVM &amp; KNN</w:t>
            </w:r>
          </w:p>
        </w:tc>
        <w:tc>
          <w:tcPr>
            <w:tcW w:w="3827" w:type="dxa"/>
          </w:tcPr>
          <w:p w14:paraId="1778561C" w14:textId="77777777" w:rsidR="00A03F24" w:rsidRPr="00785A71" w:rsidRDefault="00A03F24" w:rsidP="00C76D71">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A03F24" w:rsidRPr="00785A71" w14:paraId="14A1F473" w14:textId="77777777" w:rsidTr="0009426D">
        <w:tc>
          <w:tcPr>
            <w:tcW w:w="534" w:type="dxa"/>
          </w:tcPr>
          <w:p w14:paraId="627C9AC0" w14:textId="77777777" w:rsidR="00A03F24" w:rsidRPr="00785A71" w:rsidRDefault="00A03F24" w:rsidP="00C76D71">
            <w:pPr>
              <w:pStyle w:val="TA-TextTabel"/>
              <w:rPr>
                <w:rFonts w:cs="Times New Roman"/>
              </w:rPr>
            </w:pPr>
            <w:r w:rsidRPr="00785A71">
              <w:rPr>
                <w:rFonts w:cs="Times New Roman"/>
              </w:rPr>
              <w:t>20</w:t>
            </w:r>
          </w:p>
        </w:tc>
        <w:tc>
          <w:tcPr>
            <w:tcW w:w="1134" w:type="dxa"/>
          </w:tcPr>
          <w:p w14:paraId="6149982E" w14:textId="77777777" w:rsidR="00A03F24" w:rsidRPr="00785A71" w:rsidRDefault="00A03F24" w:rsidP="00C76D71">
            <w:pPr>
              <w:pStyle w:val="TA-TextTabel"/>
              <w:rPr>
                <w:rFonts w:cs="Times New Roman"/>
              </w:rPr>
            </w:pPr>
            <w:r w:rsidRPr="00785A71">
              <w:rPr>
                <w:rFonts w:cs="Times New Roman"/>
              </w:rPr>
              <w:t>Ghadekar et al. (2018)</w:t>
            </w:r>
          </w:p>
        </w:tc>
        <w:tc>
          <w:tcPr>
            <w:tcW w:w="2013" w:type="dxa"/>
          </w:tcPr>
          <w:p w14:paraId="5F601425" w14:textId="77777777" w:rsidR="00A03F24" w:rsidRPr="00785A71" w:rsidRDefault="00A03F24" w:rsidP="00C76D71">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03F1BDD1" w14:textId="77777777" w:rsidR="00A03F24" w:rsidRPr="00785A71" w:rsidRDefault="00A03F24" w:rsidP="00C76D71">
            <w:pPr>
              <w:pStyle w:val="TA-TextTabel"/>
              <w:rPr>
                <w:rFonts w:cs="Times New Roman"/>
              </w:rPr>
            </w:pPr>
            <w:r w:rsidRPr="00785A71">
              <w:rPr>
                <w:rFonts w:cs="Times New Roman"/>
              </w:rPr>
              <w:t>SVM &amp; KNN, Hybrid DWT-DCT</w:t>
            </w:r>
          </w:p>
        </w:tc>
        <w:tc>
          <w:tcPr>
            <w:tcW w:w="3827" w:type="dxa"/>
          </w:tcPr>
          <w:p w14:paraId="6C0B9D64" w14:textId="77777777" w:rsidR="00A03F24" w:rsidRPr="00785A71" w:rsidRDefault="00A03F24" w:rsidP="00C76D71">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2193C124"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7777777"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 dan tingkat akurasi yang diperoleh, sehingga penelitian ini menggunakan metode SVM yang merupakan metode paling efektif dalam klasifikasi, memiliki akurasi yang cukup tinggi (Thamilselvana &amp; Sathiaseelan, 2015), tidak memilki masalah dalam overfitting (Rajesh et al., 2016), dan tidak membutuhkan jumlah dataset yang sangat besar (Rismiyati et al., 2018). </w:t>
      </w:r>
    </w:p>
    <w:p w14:paraId="231F63FD" w14:textId="4968349C" w:rsidR="002D35D3" w:rsidRPr="00785A71" w:rsidRDefault="00A03F24" w:rsidP="00A03F24">
      <w:pPr>
        <w:pStyle w:val="TA-Normal"/>
      </w:pPr>
      <w:r w:rsidRPr="00785A71">
        <w:t>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tinggi.</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32" w:name="_Toc99714782"/>
      <w:r w:rsidRPr="00785A71">
        <w:rPr>
          <w:rFonts w:ascii="Times New Roman" w:eastAsia="Times New Roman" w:hAnsi="Times New Roman" w:cs="Times New Roman"/>
          <w:b/>
          <w:color w:val="212529"/>
          <w:sz w:val="28"/>
          <w:szCs w:val="28"/>
        </w:rPr>
        <w:lastRenderedPageBreak/>
        <w:t>BAB III</w:t>
      </w:r>
      <w:bookmarkStart w:id="33" w:name="_heading=h.z337ya" w:colFirst="0" w:colLast="0"/>
      <w:bookmarkEnd w:id="32"/>
      <w:bookmarkEnd w:id="33"/>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p>
    <w:p w14:paraId="271B3E54" w14:textId="4348FCCB" w:rsidR="00E37216" w:rsidRPr="00785A71" w:rsidRDefault="00EB40DA" w:rsidP="002F0414">
      <w:pPr>
        <w:pStyle w:val="TA-Normal"/>
      </w:pPr>
      <w:bookmarkStart w:id="34" w:name="_heading=h.3j2qqm3" w:colFirst="0" w:colLast="0"/>
      <w:bookmarkEnd w:id="34"/>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berawal dari </w:t>
      </w:r>
      <w:r w:rsidRPr="00D8558F">
        <w:rPr>
          <w:i/>
          <w:iCs/>
        </w:rPr>
        <w:t>business understanding</w:t>
      </w:r>
      <w:r w:rsidR="00D8558F">
        <w:t xml:space="preserve"> sebagai studi literatur berkaitan dengan penelitian ini, kemudian </w:t>
      </w:r>
      <w:r w:rsidR="00D8558F" w:rsidRPr="00D8558F">
        <w:rPr>
          <w:i/>
          <w:iCs/>
        </w:rPr>
        <w:t>data understanding</w:t>
      </w:r>
      <w:r w:rsidR="00D8558F">
        <w:t xml:space="preserve"> sebagai proses pengumpulan data dan memahami informasi data tersebut, selanjutnya tahapan </w:t>
      </w:r>
      <w:r w:rsidR="00D8558F" w:rsidRPr="00D8558F">
        <w:rPr>
          <w:i/>
          <w:iCs/>
        </w:rPr>
        <w:t>data preparation</w:t>
      </w:r>
      <w:r w:rsidR="00D8558F">
        <w:t xml:space="preserve"> sebagai beberapa proses persiapan data seperti augmentasi data, </w:t>
      </w:r>
      <w:r w:rsidR="00D8558F" w:rsidRPr="00D8558F">
        <w:rPr>
          <w:i/>
          <w:iCs/>
        </w:rPr>
        <w:t>preprocessing</w:t>
      </w:r>
      <w:r w:rsidR="00D8558F">
        <w:t>, fitur ekstraksi</w:t>
      </w:r>
      <w:r w:rsidR="00441B69">
        <w:t xml:space="preserve"> oleh SIFT</w:t>
      </w:r>
      <w:r w:rsidR="00D8558F">
        <w:t xml:space="preserve">, normalisasi, dan </w:t>
      </w:r>
      <w:r w:rsidR="00D8558F" w:rsidRPr="00D8558F">
        <w:rPr>
          <w:i/>
          <w:iCs/>
        </w:rPr>
        <w:t>splitting data</w:t>
      </w:r>
      <w:r w:rsidR="00D8558F">
        <w:t xml:space="preserve"> menjadi data latih dan data uji, setelah data sudah siap digunakan tahapan berikutnya yaitu </w:t>
      </w:r>
      <w:r w:rsidR="00D8558F" w:rsidRPr="00D8558F">
        <w:rPr>
          <w:i/>
          <w:iCs/>
        </w:rPr>
        <w:t>modelling</w:t>
      </w:r>
      <w:r w:rsidR="00D8558F">
        <w:t xml:space="preserve"> sebagai proses latihan data</w:t>
      </w:r>
      <w:r w:rsidR="00441B69">
        <w:t xml:space="preserve"> dengan menggunakan SVM</w:t>
      </w:r>
      <w:r w:rsidR="002F0414">
        <w:t>, lalu evaluation sebagai tahapan pengujian model untuk mencari model yang terbaik dari beberapa parameter pengujian</w:t>
      </w:r>
      <w:r w:rsidR="00441B69">
        <w:t xml:space="preserve"> dari hasil </w:t>
      </w:r>
      <w:r w:rsidR="00363CEE" w:rsidRPr="00441B69">
        <w:rPr>
          <w:i/>
          <w:iCs/>
        </w:rPr>
        <w:t>k-fold cross validation</w:t>
      </w:r>
      <w:r w:rsidR="00363CEE">
        <w:t xml:space="preserve"> </w:t>
      </w:r>
      <w:r w:rsidR="00441B69">
        <w:t>GridSearchCV dan parameter SIFT</w:t>
      </w:r>
      <w:r w:rsidR="002F0414">
        <w:t xml:space="preserve">, terakhir </w:t>
      </w:r>
      <w:r w:rsidR="002F0414" w:rsidRPr="002F0414">
        <w:rPr>
          <w:i/>
          <w:iCs/>
        </w:rPr>
        <w:t>deployment</w:t>
      </w:r>
      <w:r w:rsidR="002F0414">
        <w:t xml:space="preserve"> sebagai proses peluncuran model yang telah dibangun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2F0414">
        <w:t xml:space="preserve">. Berikut secara singkat alur metodologi penelitian ini pada </w:t>
      </w:r>
      <w:r w:rsidR="002F0414" w:rsidRPr="00880353">
        <w:t>Gambar 3.1</w:t>
      </w:r>
      <w:r w:rsidR="002F0414">
        <w:t>.</w:t>
      </w:r>
    </w:p>
    <w:p w14:paraId="7FFECBB7" w14:textId="7D4283FE" w:rsidR="00E37216" w:rsidRDefault="00A429E6" w:rsidP="00363CEE">
      <w:pPr>
        <w:spacing w:after="0" w:line="276" w:lineRule="auto"/>
        <w:jc w:val="center"/>
        <w:rPr>
          <w:lang w:val="en-US"/>
        </w:rPr>
      </w:pPr>
      <w:r>
        <w:rPr>
          <w:noProof/>
        </w:rPr>
        <w:lastRenderedPageBreak/>
        <w:drawing>
          <wp:inline distT="0" distB="0" distL="0" distR="0" wp14:anchorId="31228D49" wp14:editId="711BF801">
            <wp:extent cx="5265023" cy="8446077"/>
            <wp:effectExtent l="19050" t="19050" r="12065"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3270" cy="8459307"/>
                    </a:xfrm>
                    <a:prstGeom prst="rect">
                      <a:avLst/>
                    </a:prstGeom>
                    <a:noFill/>
                    <a:ln>
                      <a:solidFill>
                        <a:schemeClr val="tx1"/>
                      </a:solidFill>
                    </a:ln>
                  </pic:spPr>
                </pic:pic>
              </a:graphicData>
            </a:graphic>
          </wp:inline>
        </w:drawing>
      </w:r>
    </w:p>
    <w:p w14:paraId="0105A71C" w14:textId="224EA968" w:rsidR="00363CEE" w:rsidRPr="007A3999" w:rsidRDefault="00AC0A0C" w:rsidP="00AC0A0C">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w:t>
      </w:r>
      <w:r w:rsidR="002D594B">
        <w:fldChar w:fldCharType="end"/>
      </w:r>
      <w:r w:rsidRPr="007A3999">
        <w:t xml:space="preserve"> Alur Metodologi Penelitian</w:t>
      </w:r>
    </w:p>
    <w:p w14:paraId="5A43E9EA" w14:textId="707C4448" w:rsidR="00BE426C" w:rsidRDefault="00666293" w:rsidP="00666293">
      <w:pPr>
        <w:pStyle w:val="TA-Head2"/>
      </w:pPr>
      <w:r>
        <w:lastRenderedPageBreak/>
        <w:t xml:space="preserve">3.1. </w:t>
      </w:r>
      <w:r w:rsidRPr="000732D2">
        <w:rPr>
          <w:i/>
          <w:iCs/>
        </w:rPr>
        <w:t>Business Understanding</w:t>
      </w:r>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r>
        <w:t xml:space="preserve">3.2. </w:t>
      </w:r>
      <w:r w:rsidRPr="00D34BA1">
        <w:rPr>
          <w:i/>
          <w:iCs/>
        </w:rPr>
        <w:t>Data Understanding</w:t>
      </w:r>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70139" cy="1165796"/>
                    </a:xfrm>
                    <a:prstGeom prst="rect">
                      <a:avLst/>
                    </a:prstGeom>
                    <a:ln>
                      <a:solidFill>
                        <a:schemeClr val="tx1"/>
                      </a:solidFill>
                    </a:ln>
                  </pic:spPr>
                </pic:pic>
              </a:graphicData>
            </a:graphic>
          </wp:inline>
        </w:drawing>
      </w:r>
    </w:p>
    <w:p w14:paraId="75093861" w14:textId="431AF8A7" w:rsidR="008601CB" w:rsidRDefault="00146801" w:rsidP="00146801">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2</w:t>
      </w:r>
      <w:r w:rsidR="002D594B">
        <w:fldChar w:fldCharType="end"/>
      </w:r>
      <w:r>
        <w:t xml:space="preserve"> Contoh Karakter ‘ha’</w:t>
      </w:r>
    </w:p>
    <w:p w14:paraId="5D7F9518" w14:textId="77777777" w:rsidR="008601CB" w:rsidRPr="00D34BA1" w:rsidRDefault="008601CB" w:rsidP="00D34BA1">
      <w:pPr>
        <w:pStyle w:val="TA-Normal"/>
      </w:pPr>
    </w:p>
    <w:p w14:paraId="55A9112D" w14:textId="637AC56E" w:rsidR="00D34BA1" w:rsidRDefault="00EF2221" w:rsidP="00EF2221">
      <w:pPr>
        <w:pStyle w:val="TA-Head2"/>
      </w:pPr>
      <w:r>
        <w:t xml:space="preserve">3.3. </w:t>
      </w:r>
      <w:r w:rsidRPr="00EF2221">
        <w:rPr>
          <w:i/>
          <w:iCs/>
        </w:rPr>
        <w:t>Data Preparation</w:t>
      </w:r>
    </w:p>
    <w:p w14:paraId="77F5001F" w14:textId="7EFFD9BD"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265AE976" w:rsidR="00DE6D0B" w:rsidRDefault="00DE6D0B" w:rsidP="00DE6D0B">
      <w:pPr>
        <w:pStyle w:val="TA-Head3"/>
      </w:pPr>
      <w:r>
        <w:t xml:space="preserve">3.3.1. </w:t>
      </w:r>
      <w:r w:rsidRPr="00DE6D0B">
        <w:rPr>
          <w:i/>
          <w:iCs/>
        </w:rPr>
        <w:t>Data Augmentation</w:t>
      </w:r>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50892" cy="2614716"/>
                    </a:xfrm>
                    <a:prstGeom prst="rect">
                      <a:avLst/>
                    </a:prstGeom>
                    <a:ln>
                      <a:solidFill>
                        <a:schemeClr val="tx1"/>
                      </a:solidFill>
                    </a:ln>
                  </pic:spPr>
                </pic:pic>
              </a:graphicData>
            </a:graphic>
          </wp:inline>
        </w:drawing>
      </w:r>
    </w:p>
    <w:p w14:paraId="4603D5E9" w14:textId="58E80AC7" w:rsidR="00E01162" w:rsidRDefault="00600675" w:rsidP="00600675">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3</w:t>
      </w:r>
      <w:r w:rsidR="002D594B">
        <w:fldChar w:fldCharType="end"/>
      </w:r>
      <w:r w:rsidR="003D5B4B">
        <w:t xml:space="preserve">. Hasil Augmentasi </w:t>
      </w:r>
      <w:r w:rsidR="00E01162">
        <w:t xml:space="preserve">pada </w:t>
      </w:r>
      <w:r>
        <w:t xml:space="preserve">Gambar </w:t>
      </w:r>
      <w:r w:rsidR="00E01162">
        <w:t>Karakter ‘ba’</w:t>
      </w:r>
    </w:p>
    <w:p w14:paraId="771A7C04" w14:textId="26E49E8E" w:rsidR="00E01162" w:rsidRDefault="00E01162" w:rsidP="00E01162">
      <w:pPr>
        <w:pStyle w:val="TA-Head3"/>
      </w:pPr>
      <w:r>
        <w:lastRenderedPageBreak/>
        <w:t xml:space="preserve">3.3.2. </w:t>
      </w:r>
      <w:r w:rsidRPr="00E01162">
        <w:rPr>
          <w:i/>
          <w:iCs/>
        </w:rPr>
        <w:t>Image Preprocessing</w:t>
      </w:r>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66A3DE1C"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28x128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4.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19983" cy="2202371"/>
                    </a:xfrm>
                    <a:prstGeom prst="rect">
                      <a:avLst/>
                    </a:prstGeom>
                    <a:ln>
                      <a:solidFill>
                        <a:schemeClr val="tx1"/>
                      </a:solidFill>
                    </a:ln>
                  </pic:spPr>
                </pic:pic>
              </a:graphicData>
            </a:graphic>
          </wp:inline>
        </w:drawing>
      </w:r>
    </w:p>
    <w:p w14:paraId="309AD4F4" w14:textId="3606683B" w:rsidR="005174ED" w:rsidRPr="005174ED" w:rsidRDefault="005174ED" w:rsidP="005174ED">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4</w:t>
      </w:r>
      <w:r w:rsidR="002D594B">
        <w:fldChar w:fldCharType="end"/>
      </w:r>
      <w:r>
        <w:t xml:space="preserve"> Hasil Augmentasi dan </w:t>
      </w:r>
      <w:r w:rsidRPr="005174ED">
        <w:rPr>
          <w:i/>
          <w:iCs/>
        </w:rPr>
        <w:t>Preprocessing</w:t>
      </w:r>
      <w:r>
        <w:t xml:space="preserve"> Gambar</w:t>
      </w:r>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r>
        <w:t xml:space="preserve">3.3.3. </w:t>
      </w:r>
      <w:r w:rsidR="00880353" w:rsidRPr="00880353">
        <w:rPr>
          <w:i/>
          <w:iCs/>
        </w:rPr>
        <w:t>Feature Extraction</w:t>
      </w:r>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w:t>
      </w:r>
      <w:r w:rsidR="0012191F">
        <w:rPr>
          <w:lang w:val="en-ID" w:eastAsia="en-US"/>
        </w:rPr>
        <w:lastRenderedPageBreak/>
        <w:t>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1EDD6743" w:rsidR="00EA3BC1" w:rsidRPr="00ED29F0"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D6709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D6709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D6709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D6709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D67090"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55C048CA" w14:textId="4CB55696" w:rsidR="009A0F6A" w:rsidRDefault="009A0F6A" w:rsidP="00C24BDF">
      <w:pPr>
        <w:pStyle w:val="TA-Normal"/>
        <w:ind w:left="567" w:hanging="6"/>
      </w:pPr>
    </w:p>
    <w:p w14:paraId="63C783DE" w14:textId="781AD182" w:rsidR="009A0F6A" w:rsidRDefault="009A0F6A" w:rsidP="00C24BDF">
      <w:pPr>
        <w:pStyle w:val="TA-Normal"/>
        <w:ind w:left="567" w:hanging="6"/>
      </w:pPr>
    </w:p>
    <w:p w14:paraId="37E45DB7" w14:textId="4EEC0820" w:rsidR="009A0F6A" w:rsidRDefault="009A0F6A" w:rsidP="00C24BDF">
      <w:pPr>
        <w:pStyle w:val="TA-Normal"/>
        <w:ind w:left="567" w:hanging="6"/>
      </w:pPr>
    </w:p>
    <w:p w14:paraId="50009AE0" w14:textId="424268C1" w:rsidR="009A0F6A" w:rsidRDefault="009A0F6A" w:rsidP="00C24BDF">
      <w:pPr>
        <w:pStyle w:val="TA-Normal"/>
        <w:ind w:left="567" w:hanging="6"/>
      </w:pPr>
    </w:p>
    <w:p w14:paraId="08B984BD" w14:textId="77777777" w:rsidR="009A0F6A" w:rsidRDefault="009A0F6A" w:rsidP="00C24BDF">
      <w:pPr>
        <w:pStyle w:val="TA-Normal"/>
        <w:ind w:left="567" w:hanging="6"/>
      </w:pPr>
    </w:p>
    <w:p w14:paraId="3A7B73DC" w14:textId="4B778404" w:rsidR="00EA3BC1" w:rsidRDefault="00EA3BC1" w:rsidP="00EA3BC1">
      <w:pPr>
        <w:pStyle w:val="TA-Caption"/>
        <w:rPr>
          <w:i/>
          <w:iCs/>
        </w:rPr>
      </w:pPr>
      <w:r>
        <w:lastRenderedPageBreak/>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1</w:t>
      </w:r>
      <w:r w:rsidR="00742B5D">
        <w:fldChar w:fldCharType="end"/>
      </w:r>
      <w:r>
        <w:t xml:space="preserve"> </w:t>
      </w:r>
      <w:r w:rsidR="00133E21">
        <w:t xml:space="preserve">Kernel </w:t>
      </w:r>
      <w:r>
        <w:t xml:space="preserve">Matriks dari </w:t>
      </w:r>
      <w:r w:rsidRPr="00EA3BC1">
        <w:rPr>
          <w:i/>
          <w:iCs/>
        </w:rPr>
        <w:t>Gaussian Filter</w:t>
      </w:r>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35" w:name="_Hlk110178940"/>
            <w:r w:rsidRPr="008A1622">
              <w:t>0.0018483</w:t>
            </w:r>
            <w:bookmarkEnd w:id="3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36" w:name="_Hlk110178976"/>
            <w:r w:rsidRPr="008A1622">
              <w:t>0.0049077</w:t>
            </w:r>
            <w:bookmarkEnd w:id="3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58563C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 dari gambar berikut</w:t>
      </w:r>
      <w:r>
        <w:rPr>
          <w:lang w:val="en-ID" w:eastAsia="en-US"/>
        </w:rPr>
        <w:t>.</w:t>
      </w:r>
    </w:p>
    <w:p w14:paraId="37ACE1A3" w14:textId="77241C43" w:rsidR="009912A8" w:rsidRDefault="00FB2C27" w:rsidP="00222B42">
      <w:pPr>
        <w:pStyle w:val="TA-Normal"/>
        <w:spacing w:after="0"/>
        <w:ind w:hanging="6"/>
        <w:jc w:val="center"/>
        <w:rPr>
          <w:lang w:val="en-ID" w:eastAsia="en-US"/>
        </w:rPr>
      </w:pPr>
      <w:r w:rsidRPr="00FB2C27">
        <w:rPr>
          <w:noProof/>
          <w:lang w:val="en-ID" w:eastAsia="en-US"/>
        </w:rPr>
        <w:drawing>
          <wp:inline distT="0" distB="0" distL="0" distR="0" wp14:anchorId="711EC6C5" wp14:editId="3B56FDB8">
            <wp:extent cx="4268931" cy="1816566"/>
            <wp:effectExtent l="19050" t="19050" r="1778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22" cy="1829966"/>
                    </a:xfrm>
                    <a:prstGeom prst="rect">
                      <a:avLst/>
                    </a:prstGeom>
                    <a:ln>
                      <a:solidFill>
                        <a:schemeClr val="tx1"/>
                      </a:solidFill>
                    </a:ln>
                  </pic:spPr>
                </pic:pic>
              </a:graphicData>
            </a:graphic>
          </wp:inline>
        </w:drawing>
      </w:r>
    </w:p>
    <w:p w14:paraId="743C9A7D" w14:textId="15C987D4" w:rsidR="004D6DBD" w:rsidRPr="004D6DBD" w:rsidRDefault="004D6DBD" w:rsidP="004D6DBD">
      <w:pPr>
        <w:pStyle w:val="TA-Caption"/>
        <w:rPr>
          <w:lang w:eastAsia="en-US"/>
        </w:rPr>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5</w:t>
      </w:r>
      <w:r w:rsidR="002D594B">
        <w:fldChar w:fldCharType="end"/>
      </w:r>
      <w:r>
        <w:t xml:space="preserve"> Ilustrasi perhitungan konvolusi</w:t>
      </w:r>
    </w:p>
    <w:p w14:paraId="6B4091D6" w14:textId="77777777" w:rsidR="004D6DBD" w:rsidRDefault="004D6DBD" w:rsidP="00AC290F">
      <w:pPr>
        <w:pStyle w:val="TA-Normal"/>
        <w:ind w:left="567" w:hanging="6"/>
        <w:rPr>
          <w:lang w:val="en-ID" w:eastAsia="en-US"/>
        </w:rPr>
      </w:pPr>
    </w:p>
    <w:p w14:paraId="5F683A75" w14:textId="1010B01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D67090"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D6709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D67090"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7CC99C70" w14:textId="2BDDFC2B" w:rsidR="009912A8" w:rsidRDefault="00222B42" w:rsidP="00222B42">
      <w:pPr>
        <w:pStyle w:val="TA-Normal"/>
        <w:spacing w:after="0"/>
        <w:ind w:hanging="6"/>
        <w:jc w:val="center"/>
        <w:rPr>
          <w:lang w:val="en-ID" w:eastAsia="en-US"/>
        </w:rPr>
      </w:pPr>
      <w:r w:rsidRPr="00222B42">
        <w:rPr>
          <w:noProof/>
          <w:lang w:val="en-ID" w:eastAsia="en-US"/>
        </w:rPr>
        <w:drawing>
          <wp:inline distT="0" distB="0" distL="0" distR="0" wp14:anchorId="0809322D" wp14:editId="0950F656">
            <wp:extent cx="3225980" cy="1816678"/>
            <wp:effectExtent l="19050" t="1905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69759" cy="1841332"/>
                    </a:xfrm>
                    <a:prstGeom prst="rect">
                      <a:avLst/>
                    </a:prstGeom>
                    <a:ln>
                      <a:solidFill>
                        <a:schemeClr val="tx1"/>
                      </a:solidFill>
                    </a:ln>
                  </pic:spPr>
                </pic:pic>
              </a:graphicData>
            </a:graphic>
          </wp:inline>
        </w:drawing>
      </w:r>
    </w:p>
    <w:p w14:paraId="7E1FBD28" w14:textId="2E241C5D" w:rsidR="00222B42" w:rsidRPr="00222B42" w:rsidRDefault="00222B42" w:rsidP="00222B42">
      <w:pPr>
        <w:pStyle w:val="TA-Caption"/>
        <w:rPr>
          <w:lang w:eastAsia="en-US"/>
        </w:rPr>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6</w:t>
      </w:r>
      <w:r w:rsidR="002D594B">
        <w:fldChar w:fldCharType="end"/>
      </w:r>
      <w:r>
        <w:t xml:space="preserve"> Ilustrasi hasil konvolusi</w:t>
      </w:r>
    </w:p>
    <w:p w14:paraId="158D12FF" w14:textId="1F834633" w:rsidR="009912A8" w:rsidRDefault="009912A8" w:rsidP="00AC290F">
      <w:pPr>
        <w:pStyle w:val="TA-Normal"/>
        <w:ind w:left="567" w:hanging="6"/>
        <w:rPr>
          <w:lang w:val="en-ID" w:eastAsia="en-US"/>
        </w:rPr>
      </w:pPr>
    </w:p>
    <w:p w14:paraId="5D85BAA8" w14:textId="4A9FD7F4" w:rsidR="00300515" w:rsidRPr="00300515" w:rsidRDefault="00300515" w:rsidP="00300515">
      <w:pPr>
        <w:pStyle w:val="TA-Normal"/>
        <w:ind w:left="567" w:hanging="6"/>
        <w:rPr>
          <w:lang w:val="en-ID" w:eastAsia="en-US"/>
        </w:rPr>
      </w:pPr>
      <w:r>
        <w:rPr>
          <w:lang w:val="en-ID" w:eastAsia="en-US"/>
        </w:rPr>
        <w:t>Berikut hasil gambar yang telah dikonvolusi</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5420A247">
            <wp:extent cx="4053840" cy="1964869"/>
            <wp:effectExtent l="19050" t="19050" r="22860"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65646" cy="1970592"/>
                    </a:xfrm>
                    <a:prstGeom prst="rect">
                      <a:avLst/>
                    </a:prstGeom>
                    <a:ln>
                      <a:solidFill>
                        <a:schemeClr val="tx1"/>
                      </a:solidFill>
                    </a:ln>
                  </pic:spPr>
                </pic:pic>
              </a:graphicData>
            </a:graphic>
          </wp:inline>
        </w:drawing>
      </w:r>
    </w:p>
    <w:p w14:paraId="0FC2802E" w14:textId="4AAFF98E" w:rsidR="00300515" w:rsidRPr="001F0E46" w:rsidRDefault="00300515" w:rsidP="00300515">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7</w:t>
      </w:r>
      <w:r w:rsidR="002D594B">
        <w:fldChar w:fldCharType="end"/>
      </w:r>
      <w:r>
        <w:t xml:space="preserve"> Penerapan </w:t>
      </w:r>
      <w:r w:rsidRPr="001F0E46">
        <w:rPr>
          <w:i/>
          <w:iCs/>
        </w:rPr>
        <w:t>Gaussian Filter</w:t>
      </w:r>
      <w:r>
        <w:t xml:space="preserve"> pada gambar</w:t>
      </w:r>
    </w:p>
    <w:p w14:paraId="5E77C486" w14:textId="4050662A" w:rsidR="00300515" w:rsidRDefault="00300515" w:rsidP="00AC290F">
      <w:pPr>
        <w:pStyle w:val="TA-Normal"/>
        <w:ind w:left="567" w:hanging="6"/>
        <w:rPr>
          <w:lang w:val="en-ID" w:eastAsia="en-US"/>
        </w:rPr>
      </w:pPr>
    </w:p>
    <w:p w14:paraId="1E927D50" w14:textId="578DA412"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262CC36B" w:rsidR="003150CD" w:rsidRPr="005536A2" w:rsidRDefault="0062717F"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r>
            <m:rPr>
              <m:sty m:val="p"/>
            </m:rPr>
            <w:rPr>
              <w:rFonts w:ascii="Cambria Math" w:hAnsi="Cambria Math"/>
            </w:rPr>
            <m:t>)</m:t>
          </m:r>
        </m:oMath>
      </m:oMathPara>
    </w:p>
    <w:p w14:paraId="519395CA" w14:textId="0B7E45CC" w:rsidR="00B5127F" w:rsidRDefault="00B5127F" w:rsidP="00B5127F">
      <w:pPr>
        <w:pStyle w:val="TA-Normal"/>
        <w:spacing w:after="0"/>
        <w:ind w:hanging="6"/>
        <w:jc w:val="center"/>
      </w:pPr>
      <w:r w:rsidRPr="00B5127F">
        <w:rPr>
          <w:noProof/>
        </w:rPr>
        <w:drawing>
          <wp:inline distT="0" distB="0" distL="0" distR="0" wp14:anchorId="0A89DCCD" wp14:editId="7B52AD0D">
            <wp:extent cx="5155668" cy="3041650"/>
            <wp:effectExtent l="19050" t="19050" r="26035"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67775" cy="3048793"/>
                    </a:xfrm>
                    <a:prstGeom prst="rect">
                      <a:avLst/>
                    </a:prstGeom>
                    <a:ln>
                      <a:solidFill>
                        <a:schemeClr val="tx1"/>
                      </a:solidFill>
                    </a:ln>
                  </pic:spPr>
                </pic:pic>
              </a:graphicData>
            </a:graphic>
          </wp:inline>
        </w:drawing>
      </w:r>
    </w:p>
    <w:p w14:paraId="0648491A" w14:textId="09A523BB" w:rsidR="00B5127F" w:rsidRPr="00B5127F" w:rsidRDefault="00B5127F" w:rsidP="00B5127F">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8</w:t>
      </w:r>
      <w:r w:rsidR="002D594B">
        <w:fldChar w:fldCharType="end"/>
      </w:r>
      <w:r>
        <w:t xml:space="preserve"> Hasil perhitungan DoG</w:t>
      </w:r>
    </w:p>
    <w:p w14:paraId="7286B179" w14:textId="49E9F042" w:rsidR="005536A2" w:rsidRDefault="005536A2" w:rsidP="00B5127F">
      <w:pPr>
        <w:pStyle w:val="TA-Normal"/>
        <w:ind w:firstLine="0"/>
      </w:pPr>
    </w:p>
    <w:p w14:paraId="6061BEE8" w14:textId="4C9FB3BD" w:rsidR="008C0DB1" w:rsidRDefault="008C0DB1" w:rsidP="008C0DB1">
      <w:pPr>
        <w:pStyle w:val="TA-Normal"/>
        <w:ind w:left="567" w:hanging="6"/>
        <w:rPr>
          <w:lang w:val="en-ID" w:eastAsia="en-US"/>
        </w:rPr>
      </w:pPr>
      <w:r>
        <w:rPr>
          <w:lang w:val="en-ID" w:eastAsia="en-US"/>
        </w:rPr>
        <w:t>Berikut hasil gambar DoG yang dihasilkan.</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lastRenderedPageBreak/>
        <w:drawing>
          <wp:inline distT="0" distB="0" distL="0" distR="0" wp14:anchorId="6EC4F720" wp14:editId="018A8DC9">
            <wp:extent cx="1795301" cy="180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95301" cy="1800000"/>
                    </a:xfrm>
                    <a:prstGeom prst="rect">
                      <a:avLst/>
                    </a:prstGeom>
                  </pic:spPr>
                </pic:pic>
              </a:graphicData>
            </a:graphic>
          </wp:inline>
        </w:drawing>
      </w:r>
    </w:p>
    <w:p w14:paraId="0703E117" w14:textId="7669EA99" w:rsidR="008C0DB1" w:rsidRDefault="008C0DB1" w:rsidP="008C0DB1">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9</w:t>
      </w:r>
      <w:r w:rsidR="002D594B">
        <w:fldChar w:fldCharType="end"/>
      </w:r>
      <w:r>
        <w:t xml:space="preserve"> Gambar DoG</w:t>
      </w:r>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546C0D21" w:rsidR="00ED29F0" w:rsidRDefault="00ED29F0" w:rsidP="00ED29F0">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0</w:t>
      </w:r>
      <w:r w:rsidR="002D594B">
        <w:fldChar w:fldCharType="end"/>
      </w:r>
      <w:r>
        <w:t xml:space="preserve"> </w:t>
      </w:r>
      <w:r w:rsidRPr="00EA3BC1">
        <w:rPr>
          <w:i/>
          <w:iCs/>
        </w:rPr>
        <w:t>Scale Space</w:t>
      </w:r>
      <w:r>
        <w:t xml:space="preserve"> dan DoG</w:t>
      </w:r>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lastRenderedPageBreak/>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23939" cy="2019614"/>
                    </a:xfrm>
                    <a:prstGeom prst="rect">
                      <a:avLst/>
                    </a:prstGeom>
                    <a:ln>
                      <a:solidFill>
                        <a:schemeClr val="tx1"/>
                      </a:solidFill>
                    </a:ln>
                  </pic:spPr>
                </pic:pic>
              </a:graphicData>
            </a:graphic>
          </wp:inline>
        </w:drawing>
      </w:r>
    </w:p>
    <w:p w14:paraId="66FA6024" w14:textId="1CDE52AA" w:rsidR="000C3816" w:rsidRPr="000C3816" w:rsidRDefault="000C3816" w:rsidP="000C3816">
      <w:pPr>
        <w:pStyle w:val="TA-Caption"/>
        <w:rPr>
          <w:lang w:eastAsia="en-US"/>
        </w:rPr>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1</w:t>
      </w:r>
      <w:r w:rsidR="002D594B">
        <w:fldChar w:fldCharType="end"/>
      </w:r>
      <w:r>
        <w:t xml:space="preserve"> Proses pencarian kandidat </w:t>
      </w:r>
      <w:r w:rsidRPr="000C3816">
        <w:rPr>
          <w:i/>
          <w:iCs/>
        </w:rPr>
        <w:t>keypoint</w:t>
      </w:r>
      <w:r>
        <w:t xml:space="preserve"> pada tiap skala</w:t>
      </w:r>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lastRenderedPageBreak/>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68648" cy="2519726"/>
                    </a:xfrm>
                    <a:prstGeom prst="rect">
                      <a:avLst/>
                    </a:prstGeom>
                    <a:ln>
                      <a:solidFill>
                        <a:schemeClr val="tx1"/>
                      </a:solidFill>
                    </a:ln>
                  </pic:spPr>
                </pic:pic>
              </a:graphicData>
            </a:graphic>
          </wp:inline>
        </w:drawing>
      </w:r>
    </w:p>
    <w:p w14:paraId="58E474C8" w14:textId="0F336597" w:rsidR="009D5597" w:rsidRPr="009D5597" w:rsidRDefault="009D5597" w:rsidP="009D5597">
      <w:pPr>
        <w:pStyle w:val="TA-Caption"/>
        <w:rPr>
          <w:lang w:eastAsia="en-US"/>
        </w:rPr>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2</w:t>
      </w:r>
      <w:r w:rsidR="002D594B">
        <w:fldChar w:fldCharType="end"/>
      </w:r>
      <w:r>
        <w:t xml:space="preserve"> Hasil identifikasi </w:t>
      </w:r>
      <w:r w:rsidRPr="009D5597">
        <w:rPr>
          <w:i/>
          <w:iCs/>
        </w:rPr>
        <w:t>interest keypoints</w:t>
      </w:r>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5FBF3C76" w14:textId="764CB2F6" w:rsidR="009912A8" w:rsidRPr="00AB55A8" w:rsidRDefault="00DC0033" w:rsidP="00DC00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p>
    <w:p w14:paraId="1F09881C" w14:textId="54BF44A6" w:rsidR="009912A8" w:rsidRDefault="008F1D4C" w:rsidP="008F1D4C">
      <w:pPr>
        <w:pStyle w:val="TA-Normal"/>
        <w:ind w:left="567" w:firstLine="567"/>
        <w:rPr>
          <w:lang w:val="en-ID" w:eastAsia="en-US"/>
        </w:rPr>
      </w:pPr>
      <w:r>
        <w:rPr>
          <w:lang w:val="en-ID" w:eastAsia="en-US"/>
        </w:rPr>
        <w:t xml:space="preserve">Sebagai contoh berikut salah satu potongan dari gambar yang teridentifikasi sebagai </w:t>
      </w:r>
      <w:r w:rsidRPr="008F1D4C">
        <w:rPr>
          <w:i/>
          <w:iCs/>
          <w:lang w:val="en-ID" w:eastAsia="en-US"/>
        </w:rPr>
        <w:t>keypoint</w:t>
      </w:r>
      <w:r>
        <w:rPr>
          <w:lang w:val="en-ID" w:eastAsia="en-US"/>
        </w:rPr>
        <w:t>.</w:t>
      </w:r>
    </w:p>
    <w:p w14:paraId="48B98226" w14:textId="706329E0" w:rsidR="007114C5" w:rsidRDefault="007114C5" w:rsidP="007114C5">
      <w:pPr>
        <w:pStyle w:val="TA-Normal"/>
        <w:spacing w:after="0"/>
        <w:ind w:firstLine="0"/>
        <w:jc w:val="center"/>
        <w:rPr>
          <w:lang w:val="en-ID" w:eastAsia="en-US"/>
        </w:rPr>
      </w:pPr>
    </w:p>
    <w:p w14:paraId="1B5DC437" w14:textId="2DB41262" w:rsidR="007114C5" w:rsidRDefault="007114C5" w:rsidP="007114C5">
      <w:pPr>
        <w:pStyle w:val="TA-Normal"/>
        <w:spacing w:after="0"/>
        <w:ind w:firstLine="0"/>
        <w:jc w:val="center"/>
        <w:rPr>
          <w:lang w:val="en-ID" w:eastAsia="en-US"/>
        </w:rPr>
      </w:pPr>
    </w:p>
    <w:p w14:paraId="7B3F59F1" w14:textId="77777777" w:rsidR="009E0F71" w:rsidRDefault="009E0F71" w:rsidP="007114C5">
      <w:pPr>
        <w:pStyle w:val="TA-Caption"/>
      </w:pPr>
    </w:p>
    <w:p w14:paraId="35683761" w14:textId="661E3FC3" w:rsidR="009E0F71" w:rsidRDefault="00CD70CC" w:rsidP="007114C5">
      <w:pPr>
        <w:pStyle w:val="TA-Caption"/>
      </w:pPr>
      <w:r w:rsidRPr="00CD70CC">
        <w:rPr>
          <w:noProof/>
        </w:rPr>
        <w:lastRenderedPageBreak/>
        <w:drawing>
          <wp:inline distT="0" distB="0" distL="0" distR="0" wp14:anchorId="3181111B" wp14:editId="13960573">
            <wp:extent cx="4797626" cy="5436870"/>
            <wp:effectExtent l="19050" t="19050" r="22225" b="114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3898" cy="5443978"/>
                    </a:xfrm>
                    <a:prstGeom prst="rect">
                      <a:avLst/>
                    </a:prstGeom>
                    <a:ln>
                      <a:solidFill>
                        <a:schemeClr val="tx1"/>
                      </a:solidFill>
                    </a:ln>
                  </pic:spPr>
                </pic:pic>
              </a:graphicData>
            </a:graphic>
          </wp:inline>
        </w:drawing>
      </w:r>
    </w:p>
    <w:p w14:paraId="72EFE913" w14:textId="4F91353F" w:rsidR="007114C5" w:rsidRPr="007114C5" w:rsidRDefault="007114C5" w:rsidP="007114C5">
      <w:pPr>
        <w:pStyle w:val="TA-Caption"/>
        <w:rPr>
          <w:lang w:eastAsia="en-US"/>
        </w:rPr>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3</w:t>
      </w:r>
      <w:r w:rsidR="002D594B">
        <w:fldChar w:fldCharType="end"/>
      </w:r>
      <w:r>
        <w:t xml:space="preserve"> Potongan gambar salah satu keypoint </w:t>
      </w:r>
    </w:p>
    <w:p w14:paraId="2745FFC9" w14:textId="0670F8ED" w:rsidR="008F1D4C" w:rsidRDefault="008F1D4C" w:rsidP="008F1D4C">
      <w:pPr>
        <w:pStyle w:val="TA-Normal"/>
        <w:ind w:left="567" w:firstLine="567"/>
        <w:rPr>
          <w:lang w:val="en-ID" w:eastAsia="en-US"/>
        </w:rPr>
      </w:pP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2932879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1288FE1B" w14:textId="5BEB3675" w:rsidR="005A0E11" w:rsidRDefault="005A0E11" w:rsidP="005A0E11">
      <w:pPr>
        <w:pStyle w:val="TA-Normal"/>
        <w:spacing w:after="0"/>
        <w:ind w:hanging="6"/>
        <w:jc w:val="center"/>
        <w:rPr>
          <w:lang w:val="en-ID" w:eastAsia="en-US"/>
        </w:rPr>
      </w:pPr>
      <w:r w:rsidRPr="005A0E11">
        <w:rPr>
          <w:noProof/>
          <w:lang w:val="en-ID" w:eastAsia="en-US"/>
        </w:rPr>
        <w:lastRenderedPageBreak/>
        <w:drawing>
          <wp:inline distT="0" distB="0" distL="0" distR="0" wp14:anchorId="090FDC94" wp14:editId="03A40356">
            <wp:extent cx="4701659" cy="2459181"/>
            <wp:effectExtent l="19050" t="19050" r="2286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22221" cy="2469936"/>
                    </a:xfrm>
                    <a:prstGeom prst="rect">
                      <a:avLst/>
                    </a:prstGeom>
                    <a:ln>
                      <a:solidFill>
                        <a:schemeClr val="tx1"/>
                      </a:solidFill>
                    </a:ln>
                  </pic:spPr>
                </pic:pic>
              </a:graphicData>
            </a:graphic>
          </wp:inline>
        </w:drawing>
      </w:r>
    </w:p>
    <w:p w14:paraId="699501FD" w14:textId="5EE7BC43" w:rsidR="005A0E11" w:rsidRDefault="005A0E11" w:rsidP="005A0E11">
      <w:pPr>
        <w:pStyle w:val="TA-Caption"/>
        <w:spacing w:after="240"/>
        <w:rPr>
          <w:lang w:val="en-ID" w:eastAsia="en-US"/>
        </w:rPr>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4</w:t>
      </w:r>
      <w:r w:rsidR="002D594B">
        <w:fldChar w:fldCharType="end"/>
      </w:r>
      <w:r>
        <w:t xml:space="preserve"> </w:t>
      </w:r>
      <w:r>
        <w:rPr>
          <w:lang w:val="en-ID" w:eastAsia="en-US"/>
        </w:rPr>
        <w:t>Hasil Perhitungan Magnitudo</w:t>
      </w:r>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6D25AF7D">
            <wp:extent cx="4565072" cy="2826739"/>
            <wp:effectExtent l="19050" t="19050" r="2603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73387" cy="2831888"/>
                    </a:xfrm>
                    <a:prstGeom prst="rect">
                      <a:avLst/>
                    </a:prstGeom>
                    <a:ln>
                      <a:solidFill>
                        <a:schemeClr val="tx1"/>
                      </a:solidFill>
                    </a:ln>
                  </pic:spPr>
                </pic:pic>
              </a:graphicData>
            </a:graphic>
          </wp:inline>
        </w:drawing>
      </w:r>
    </w:p>
    <w:p w14:paraId="781A05FC" w14:textId="56A09BC4" w:rsidR="005A0E11" w:rsidRDefault="005A0E11" w:rsidP="005A0E11">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5</w:t>
      </w:r>
      <w:r w:rsidR="002D594B">
        <w:fldChar w:fldCharType="end"/>
      </w:r>
      <w:r>
        <w:t xml:space="preserve"> Hasil Perhitungan Arah Gradien</w:t>
      </w:r>
    </w:p>
    <w:p w14:paraId="7B41246C" w14:textId="77777777" w:rsidR="00AF1803" w:rsidRDefault="00AF1803" w:rsidP="005A0E11">
      <w:pPr>
        <w:pStyle w:val="TA-Normal"/>
        <w:ind w:left="567" w:hanging="6"/>
      </w:pP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lastRenderedPageBreak/>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38984" cy="2731919"/>
                    </a:xfrm>
                    <a:prstGeom prst="rect">
                      <a:avLst/>
                    </a:prstGeom>
                    <a:ln>
                      <a:solidFill>
                        <a:schemeClr val="tx1"/>
                      </a:solidFill>
                    </a:ln>
                  </pic:spPr>
                </pic:pic>
              </a:graphicData>
            </a:graphic>
          </wp:inline>
        </w:drawing>
      </w:r>
    </w:p>
    <w:p w14:paraId="77995177" w14:textId="16AB59CF" w:rsidR="00AF1803" w:rsidRPr="00AF1803" w:rsidRDefault="00AF1803" w:rsidP="00AF1803">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6</w:t>
      </w:r>
      <w:r w:rsidR="002D594B">
        <w:fldChar w:fldCharType="end"/>
      </w:r>
      <w:r>
        <w:t xml:space="preserve"> Histogram dari Besaran Arah Gradien</w:t>
      </w:r>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87060" cy="1882122"/>
                    </a:xfrm>
                    <a:prstGeom prst="rect">
                      <a:avLst/>
                    </a:prstGeom>
                    <a:ln>
                      <a:solidFill>
                        <a:schemeClr val="tx1"/>
                      </a:solidFill>
                    </a:ln>
                  </pic:spPr>
                </pic:pic>
              </a:graphicData>
            </a:graphic>
          </wp:inline>
        </w:drawing>
      </w:r>
    </w:p>
    <w:p w14:paraId="0008320D" w14:textId="041FAABE" w:rsidR="00AF1803" w:rsidRPr="005A0E11" w:rsidRDefault="00AF1803" w:rsidP="00AF1803">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7</w:t>
      </w:r>
      <w:r w:rsidR="002D594B">
        <w:fldChar w:fldCharType="end"/>
      </w:r>
      <w:r>
        <w:t xml:space="preserve"> Hasil gambar keypoint setelah dilakukan rotasi</w:t>
      </w:r>
    </w:p>
    <w:p w14:paraId="41B8A242" w14:textId="79BF634E" w:rsidR="005A0E11" w:rsidRDefault="005A0E11" w:rsidP="005A0E11">
      <w:pPr>
        <w:pStyle w:val="TA-Normal"/>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09A6F28" w:rsidR="002E5984" w:rsidRDefault="002E5984" w:rsidP="002E5984">
      <w:pPr>
        <w:pStyle w:val="TA-Normal"/>
        <w:ind w:left="567"/>
      </w:pPr>
      <w:r>
        <w:t>Sama seperti sebelumnya setiap piksel akan dihitung untuk mencari nilai arah gradien menggunakan Rumus 2.11., berikut hasil perhitungannya.</w:t>
      </w:r>
    </w:p>
    <w:p w14:paraId="3DF2362E" w14:textId="5ACFC0D7" w:rsidR="002E5984" w:rsidRDefault="002E5984" w:rsidP="002E5984">
      <w:pPr>
        <w:pStyle w:val="TA-Normal"/>
        <w:spacing w:after="0"/>
        <w:ind w:firstLine="0"/>
        <w:jc w:val="center"/>
      </w:pPr>
      <w:r w:rsidRPr="002E5984">
        <w:rPr>
          <w:noProof/>
        </w:rPr>
        <w:lastRenderedPageBreak/>
        <w:drawing>
          <wp:inline distT="0" distB="0" distL="0" distR="0" wp14:anchorId="6F25E2BA" wp14:editId="5144433A">
            <wp:extent cx="4324350" cy="2883884"/>
            <wp:effectExtent l="19050" t="19050" r="1905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35302" cy="2891188"/>
                    </a:xfrm>
                    <a:prstGeom prst="rect">
                      <a:avLst/>
                    </a:prstGeom>
                    <a:ln>
                      <a:solidFill>
                        <a:schemeClr val="tx1"/>
                      </a:solidFill>
                    </a:ln>
                  </pic:spPr>
                </pic:pic>
              </a:graphicData>
            </a:graphic>
          </wp:inline>
        </w:drawing>
      </w:r>
    </w:p>
    <w:p w14:paraId="2AC68B52" w14:textId="438ECD91" w:rsidR="002E5984" w:rsidRPr="002E5984" w:rsidRDefault="002E5984" w:rsidP="002E5984">
      <w:pPr>
        <w:pStyle w:val="TA-Caption"/>
        <w:rPr>
          <w:lang w:eastAsia="en-US"/>
        </w:rPr>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8</w:t>
      </w:r>
      <w:r w:rsidR="002D594B">
        <w:fldChar w:fldCharType="end"/>
      </w:r>
      <w:r>
        <w:t xml:space="preserve"> Hasil Perhitungan Arah Gradien</w:t>
      </w:r>
      <w:r w:rsidR="0087595F">
        <w:t xml:space="preserve"> Tiap Blok</w:t>
      </w:r>
    </w:p>
    <w:p w14:paraId="5061E631" w14:textId="15DEAA44" w:rsidR="002E5984" w:rsidRDefault="002E5984" w:rsidP="00386A83">
      <w:pPr>
        <w:pStyle w:val="TA-Normal"/>
        <w:ind w:left="567"/>
        <w:rPr>
          <w:lang w:val="en-ID" w:eastAsia="en-US"/>
        </w:rPr>
      </w:pP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drawing>
          <wp:inline distT="0" distB="0" distL="0" distR="0" wp14:anchorId="0292E4ED" wp14:editId="097F9AD8">
            <wp:extent cx="2759319" cy="1799722"/>
            <wp:effectExtent l="19050" t="19050" r="22225"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70417" cy="1806960"/>
                    </a:xfrm>
                    <a:prstGeom prst="rect">
                      <a:avLst/>
                    </a:prstGeom>
                    <a:ln>
                      <a:solidFill>
                        <a:schemeClr val="tx1"/>
                      </a:solidFill>
                    </a:ln>
                  </pic:spPr>
                </pic:pic>
              </a:graphicData>
            </a:graphic>
          </wp:inline>
        </w:drawing>
      </w:r>
    </w:p>
    <w:p w14:paraId="3DF53A74" w14:textId="2520A5FA" w:rsidR="0087595F" w:rsidRDefault="00F45A26" w:rsidP="00F45A26">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19</w:t>
      </w:r>
      <w:r w:rsidR="002D594B">
        <w:fldChar w:fldCharType="end"/>
      </w:r>
      <w:r>
        <w:t xml:space="preserve"> Histogram deskriptor blok pertama</w:t>
      </w:r>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D67090"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3330B3C3" w14:textId="77777777" w:rsidR="00510FF9" w:rsidRDefault="00510FF9" w:rsidP="00510FF9">
      <w:pPr>
        <w:pStyle w:val="TA-Normal"/>
        <w:ind w:left="567" w:firstLine="0"/>
        <w:rPr>
          <w:lang w:val="en-ID" w:eastAsia="en-US"/>
        </w:rPr>
      </w:pPr>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7508EFB2"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kemudian seluruh fitur deskriptor dari seluruh gambar dikumpulkan dalam satu </w:t>
      </w:r>
      <w:r w:rsidRPr="00CB0296">
        <w:rPr>
          <w:i/>
          <w:iCs/>
          <w:lang w:val="en-ID" w:eastAsia="en-US"/>
        </w:rPr>
        <w:t>dataset</w:t>
      </w:r>
      <w:r>
        <w:rPr>
          <w:lang w:val="en-ID" w:eastAsia="en-US"/>
        </w:rPr>
        <w:t xml:space="preserve"> yang digunakan untuk pembuatan BoW dengan menggunakan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dilakukan seperti hal nya ketika ingin </w:t>
      </w:r>
      <w:r>
        <w:rPr>
          <w:lang w:val="en-ID" w:eastAsia="en-US"/>
        </w:rPr>
        <w:lastRenderedPageBreak/>
        <w:t xml:space="preserve">melakukan klasifikasi pada analisis berbasis teks/kalimat. 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CB08C5">
        <w:rPr>
          <w:lang w:val="en-ID" w:eastAsia="en-US"/>
        </w:rPr>
        <w:t xml:space="preserve">Sehingga hasil akhir ekstraksi fitur akan diambil berdasarkan nilai dan jumlah </w:t>
      </w:r>
      <w:r w:rsidR="00CB08C5" w:rsidRPr="00CB08C5">
        <w:rPr>
          <w:i/>
          <w:iCs/>
          <w:lang w:val="en-ID" w:eastAsia="en-US"/>
        </w:rPr>
        <w:t>centroid</w:t>
      </w:r>
      <w:r w:rsidR="00CB08C5">
        <w:rPr>
          <w:lang w:val="en-ID" w:eastAsia="en-US"/>
        </w:rPr>
        <w:t xml:space="preserve"> pada hasil klastering yang dilakukan. </w:t>
      </w:r>
    </w:p>
    <w:p w14:paraId="72E07081" w14:textId="295CA19F"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50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D67090"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D67090"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D67090"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D6709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D6709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D6709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D6709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D67090"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D67090"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D67090"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D67090"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15E649C3"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50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77777777" w:rsidR="00EC3F25" w:rsidRDefault="00846191" w:rsidP="00846191">
      <w:pPr>
        <w:pStyle w:val="TA-Normal"/>
        <w:ind w:left="567" w:firstLine="567"/>
        <w:rPr>
          <w:lang w:val="en-ID" w:eastAsia="en-US"/>
        </w:rPr>
      </w:pPr>
      <w:r>
        <w:rPr>
          <w:lang w:val="en-ID" w:eastAsia="en-US"/>
        </w:rPr>
        <w:lastRenderedPageBreak/>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500 fitur, isinya merupakan jumlah deskriptor pada klaster-klaster terdekat diantara 500 </w:t>
      </w:r>
      <w:r w:rsidR="00EC3F25" w:rsidRPr="00EC3F25">
        <w:rPr>
          <w:i/>
          <w:iCs/>
          <w:lang w:val="en-ID" w:eastAsia="en-US"/>
        </w:rPr>
        <w:t>centroids</w:t>
      </w:r>
      <w:r w:rsidR="00EC3F25">
        <w:rPr>
          <w:lang w:val="en-ID" w:eastAsia="en-US"/>
        </w:rPr>
        <w:t xml:space="preserve"> (BoW). </w:t>
      </w:r>
    </w:p>
    <w:p w14:paraId="6C5E0512" w14:textId="77777777" w:rsidR="00823E1E" w:rsidRDefault="00EC3F25" w:rsidP="00846191">
      <w:pPr>
        <w:pStyle w:val="TA-Normal"/>
        <w:ind w:left="567" w:firstLine="567"/>
        <w:rPr>
          <w:lang w:val="en-ID" w:eastAsia="en-US"/>
        </w:rPr>
      </w:pPr>
      <w:r>
        <w:rPr>
          <w:lang w:val="en-ID" w:eastAsia="en-US"/>
        </w:rPr>
        <w:t xml:space="preserve">Berikut 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Sebelum melakukan perhitungan, persiapkan terlebih dahulu fitur akhir dari citra tersebut dengan ukuran 500 fitur dan inisialisasikan nilainya dengan 0.</w:t>
      </w:r>
    </w:p>
    <w:p w14:paraId="622C8BD1" w14:textId="070E3034"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500</m:t>
        </m:r>
      </m:oMath>
      <w:r>
        <w:rPr>
          <w:lang w:val="en-ID" w:eastAsia="en-US"/>
        </w:rPr>
        <w:t>.</w:t>
      </w:r>
    </w:p>
    <w:p w14:paraId="483B0BE4" w14:textId="76EF3152" w:rsidR="00823E1E" w:rsidRPr="007358B4" w:rsidRDefault="00D67090"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D6709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D6709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D6709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D6709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D6709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D6709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0D096D6" w:rsidR="00880353" w:rsidRPr="00880353" w:rsidRDefault="00880353" w:rsidP="00880353">
      <w:pPr>
        <w:pStyle w:val="TA-Head3"/>
        <w:rPr>
          <w:bCs/>
        </w:rPr>
      </w:pPr>
      <w:r w:rsidRPr="00880353">
        <w:rPr>
          <w:bCs/>
        </w:rPr>
        <w:t xml:space="preserve">3.3.4 </w:t>
      </w:r>
      <w:r w:rsidRPr="00903367">
        <w:rPr>
          <w:bCs/>
          <w:i/>
          <w:iCs/>
        </w:rPr>
        <w:t>Feature Preprocessing</w:t>
      </w:r>
    </w:p>
    <w:p w14:paraId="167F77C9" w14:textId="7DDAA3C3"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500 dimensi fitur pada setiap citra dengan nilai </w:t>
      </w:r>
      <w:r w:rsidR="000F789F">
        <w:t>k</w:t>
      </w:r>
      <w:r>
        <w:t xml:space="preserve">ontinu berisi jumlah BoW dengan jarak yang terdekat. </w:t>
      </w: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 =[7,3,2,6,7,2,1,0,8]</m:t>
        </m:r>
      </m:oMath>
      <w:r w:rsidR="005C2F2C">
        <w:t>.</w:t>
      </w:r>
    </w:p>
    <w:p w14:paraId="7576DA10" w14:textId="08A75509" w:rsidR="001B6461" w:rsidRPr="001B6461" w:rsidRDefault="00D67090"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4</m:t>
          </m:r>
        </m:oMath>
      </m:oMathPara>
    </w:p>
    <w:p w14:paraId="64AD5D0B" w14:textId="16560E9E" w:rsidR="001B6461" w:rsidRPr="001B6461" w:rsidRDefault="00D67090"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D67090"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7-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3-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8-4)</m:t>
                  </m:r>
                </m:e>
                <m:sup>
                  <m:r>
                    <w:rPr>
                      <w:rFonts w:ascii="Cambria Math" w:hAnsi="Cambria Math"/>
                    </w:rPr>
                    <m:t>2</m:t>
                  </m:r>
                </m:sup>
              </m:sSup>
            </m:e>
          </m:rad>
        </m:oMath>
      </m:oMathPara>
    </w:p>
    <w:p w14:paraId="06B649E8" w14:textId="343247BF" w:rsidR="001B6461" w:rsidRPr="001B6461" w:rsidRDefault="00D67090"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D67090"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D67090"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D67090"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D67090"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D67090"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4BA93EDE"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7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r>
        <w:t xml:space="preserve">3.4. </w:t>
      </w:r>
      <w:r w:rsidRPr="00A936D1">
        <w:rPr>
          <w:i/>
          <w:iCs/>
        </w:rPr>
        <w:t>Modelling</w:t>
      </w:r>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r>
        <w:t>3.4.1. Pelatihan Model SVM</w:t>
      </w:r>
    </w:p>
    <w:p w14:paraId="2CAC02B9" w14:textId="3A991879"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w:t>
      </w:r>
      <w:r w:rsidR="00B93175">
        <w:lastRenderedPageBreak/>
        <w:t xml:space="preserve">fitur SIFT sehingga dengan keluaran sebesar 50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438FEF3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p>
    <w:p w14:paraId="03D88838" w14:textId="2DC5DCA8"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7.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35668284" w:rsidR="0034014B" w:rsidRDefault="0034014B" w:rsidP="0034014B">
      <w:pPr>
        <w:pStyle w:val="TA-Caption"/>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2</w:t>
      </w:r>
      <w:r w:rsidR="00742B5D">
        <w:fldChar w:fldCharType="end"/>
      </w:r>
      <w:r>
        <w:t xml:space="preserve"> Matriks Hasil Kernel RBF</w:t>
      </w:r>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5E85A05" w14:textId="77777777" w:rsidR="003F35CD" w:rsidRDefault="003F35CD" w:rsidP="003F35CD">
      <w:pPr>
        <w:pStyle w:val="TA-Normal"/>
        <w:rPr>
          <w:lang w:val="en-ID" w:eastAsia="en-US"/>
        </w:rPr>
      </w:pPr>
    </w:p>
    <w:p w14:paraId="234594D8" w14:textId="546493C4"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8.</w:t>
      </w:r>
    </w:p>
    <w:p w14:paraId="6A03BEB8" w14:textId="3333538D" w:rsidR="00305911" w:rsidRPr="00305911" w:rsidRDefault="00D67090"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D67090"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D67090"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lastRenderedPageBreak/>
        <w:t>Lakukan perhitungan berulang hingga data yang terakhir, sehingga akan menghasilkan data seperti berikut.</w:t>
      </w:r>
    </w:p>
    <w:p w14:paraId="3D7D1C7B" w14:textId="6C04F20D" w:rsidR="00B40F6A" w:rsidRDefault="00B40F6A" w:rsidP="00B40F6A">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3</w:t>
      </w:r>
      <w:r w:rsidR="00742B5D">
        <w:fldChar w:fldCharType="end"/>
      </w:r>
      <w:r>
        <w:t xml:space="preserve"> Hasil Perhitungan Matriks Hessian</w:t>
      </w:r>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4CC26D5" w14:textId="77777777" w:rsidR="00B40F6A" w:rsidRDefault="00B40F6A" w:rsidP="003F35CD">
      <w:pPr>
        <w:pStyle w:val="TA-Normal"/>
        <w:rPr>
          <w:lang w:val="en-ID" w:eastAsia="en-US"/>
        </w:rPr>
      </w:pPr>
    </w:p>
    <w:p w14:paraId="6E462DF0" w14:textId="523C0037"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9. seperti berikut.</w:t>
      </w:r>
    </w:p>
    <w:p w14:paraId="05004C6E" w14:textId="7BFD69D6" w:rsidR="00B40F6A" w:rsidRPr="00B40F6A" w:rsidRDefault="00D67090"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D67090"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D67090"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69A101FF" w:rsidR="00FC6F48" w:rsidRDefault="00FC6F48" w:rsidP="00FC6F48">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4</w:t>
      </w:r>
      <w:r w:rsidR="00742B5D">
        <w:fldChar w:fldCharType="end"/>
      </w:r>
      <w:r>
        <w:t xml:space="preserve"> Hasil Perhitungan </w:t>
      </w:r>
      <w:r w:rsidRPr="00FC6F48">
        <w:rPr>
          <w:i/>
          <w:iCs/>
        </w:rPr>
        <w:t>Error</w:t>
      </w:r>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20148911" w14:textId="77777777" w:rsidR="00FC6F48" w:rsidRPr="00B40F6A" w:rsidRDefault="00FC6F48" w:rsidP="003F35CD">
      <w:pPr>
        <w:pStyle w:val="TA-Normal"/>
        <w:rPr>
          <w:lang w:val="en-ID" w:eastAsia="en-US"/>
        </w:rPr>
      </w:pPr>
    </w:p>
    <w:p w14:paraId="76D6A63C" w14:textId="6B0AD77B"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20 sebagai berikut.</w:t>
      </w:r>
    </w:p>
    <w:p w14:paraId="6801428A" w14:textId="693CDC62" w:rsidR="006115FC" w:rsidRPr="006115FC" w:rsidRDefault="00D67090"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D67090"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D67090"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D67090"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D67090"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9204306" w14:textId="15B82ED9" w:rsidR="001257AE" w:rsidRDefault="001257AE" w:rsidP="003F35CD">
      <w:pPr>
        <w:pStyle w:val="TA-Normal"/>
        <w:rPr>
          <w:lang w:val="en-ID" w:eastAsia="en-US"/>
        </w:rPr>
      </w:pPr>
    </w:p>
    <w:p w14:paraId="62AC372D" w14:textId="359F807A" w:rsidR="001257AE" w:rsidRDefault="001257AE" w:rsidP="001257AE">
      <w:pPr>
        <w:pStyle w:val="TA-Caption"/>
        <w:rPr>
          <w:lang w:val="en-ID" w:eastAsia="en-US"/>
        </w:rPr>
      </w:pPr>
      <w:r>
        <w:lastRenderedPageBreak/>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5</w:t>
      </w:r>
      <w:r w:rsidR="00742B5D">
        <w:fldChar w:fldCharType="end"/>
      </w:r>
      <w:r>
        <w:t xml:space="preserve"> Hasil Perhitungan</w:t>
      </w:r>
      <w:r>
        <w:rPr>
          <w:noProof/>
        </w:rPr>
        <w:t xml:space="preserve"> Delta Alfa</w:t>
      </w:r>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7FB1EE10" w14:textId="77777777" w:rsidR="001257AE" w:rsidRDefault="001257AE" w:rsidP="003F35CD">
      <w:pPr>
        <w:pStyle w:val="TA-Normal"/>
        <w:rPr>
          <w:lang w:val="en-ID" w:eastAsia="en-US"/>
        </w:rPr>
      </w:pPr>
    </w:p>
    <w:p w14:paraId="35810DD8" w14:textId="17DB0D69"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1 berikut.</w:t>
      </w:r>
    </w:p>
    <w:p w14:paraId="499E2D57" w14:textId="66EED003" w:rsidR="00DA5779" w:rsidRPr="00DA5779" w:rsidRDefault="00D67090"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D67090"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D67090"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5962B023" w:rsidR="00324DCF" w:rsidRDefault="00324DCF" w:rsidP="00324DCF">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6</w:t>
      </w:r>
      <w:r w:rsidR="00742B5D">
        <w:fldChar w:fldCharType="end"/>
      </w:r>
      <w:r>
        <w:t xml:space="preserve"> Hasil Perhitungan Pembaruan Alfa</w:t>
      </w:r>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29CD4B8B" w14:textId="77777777" w:rsidR="00324DCF" w:rsidRDefault="00324DCF" w:rsidP="003F35CD">
      <w:pPr>
        <w:pStyle w:val="TA-Normal"/>
        <w:rPr>
          <w:lang w:val="en-ID" w:eastAsia="en-US"/>
        </w:rPr>
      </w:pPr>
    </w:p>
    <w:p w14:paraId="38325B30" w14:textId="5C1A70AC"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605EE7F1" w:rsidR="00005316" w:rsidRDefault="00005316" w:rsidP="00005316">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7</w:t>
      </w:r>
      <w:r w:rsidR="00742B5D">
        <w:fldChar w:fldCharType="end"/>
      </w:r>
      <w:r>
        <w:t xml:space="preserve"> Hasil Perhitungan Pembaruan Alfa Iterasi Kedua</w:t>
      </w:r>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0A7B23E4"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34244548" w14:textId="7797E992" w:rsidR="00005316" w:rsidRDefault="00005316" w:rsidP="00005316">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8</w:t>
      </w:r>
      <w:r w:rsidR="00742B5D">
        <w:fldChar w:fldCharType="end"/>
      </w:r>
      <w:r>
        <w:t xml:space="preserve"> Hasil Akhir Perhitungan Pembaruan Alfa</w:t>
      </w:r>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6BADDB49" w:rsidR="006D0FD2" w:rsidRDefault="005625D7" w:rsidP="00481C46">
      <w:pPr>
        <w:pStyle w:val="TA-Normal"/>
      </w:pPr>
      <w:r>
        <w:rPr>
          <w:lang w:val="en-ID" w:eastAsia="en-US"/>
        </w:rPr>
        <w:lastRenderedPageBreak/>
        <w:t xml:space="preserve">Setelah mendapatkan nilai akhir alfa, selanjutnya dilakukan perhitungan nilai bias dengan menggunakan Rumus 2.22.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37" w:name="_Hlk112674820"/>
              <m:r>
                <w:rPr>
                  <w:rFonts w:ascii="Cambria Math" w:hAnsi="Cambria Math"/>
                </w:rPr>
                <m:t>×</m:t>
              </m:r>
              <w:bookmarkEnd w:id="37"/>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187A291F"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6F32622" w14:textId="517EC85F" w:rsidR="00481C46" w:rsidRPr="00375584" w:rsidRDefault="00481C46"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70411DFA" w14:textId="77777777" w:rsidR="00A429E6" w:rsidRDefault="00A429E6" w:rsidP="003F35CD">
      <w:pPr>
        <w:pStyle w:val="TA-Normal"/>
        <w:rPr>
          <w:lang w:val="en-ID" w:eastAsia="en-US"/>
        </w:rPr>
      </w:pPr>
    </w:p>
    <w:p w14:paraId="11E1BC4C" w14:textId="24C30A49" w:rsidR="00D739EB" w:rsidRPr="00D739EB" w:rsidRDefault="00D739EB" w:rsidP="00D739EB">
      <w:pPr>
        <w:pStyle w:val="TA-Caption"/>
        <w:rPr>
          <w:lang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9</w:t>
      </w:r>
      <w:r w:rsidR="00742B5D">
        <w:fldChar w:fldCharType="end"/>
      </w:r>
      <w:r>
        <w:t xml:space="preserve"> Hasil Perhitungan Kernel Data </w:t>
      </w:r>
      <w:r w:rsidRPr="00D739EB">
        <w:rPr>
          <w:i/>
          <w:iCs/>
        </w:rPr>
        <w:t>Testing</w:t>
      </w:r>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7FA51AD5" w14:textId="24AAA1CD" w:rsidR="00481C46" w:rsidRDefault="00481C46" w:rsidP="003F35CD">
      <w:pPr>
        <w:pStyle w:val="TA-Normal"/>
        <w:rPr>
          <w:lang w:val="en-ID" w:eastAsia="en-US"/>
        </w:rPr>
      </w:pPr>
    </w:p>
    <w:p w14:paraId="410DEFC4" w14:textId="7CF28D5D" w:rsidR="00D739EB" w:rsidRDefault="00FA59F3" w:rsidP="003F35CD">
      <w:pPr>
        <w:pStyle w:val="TA-Normal"/>
      </w:pPr>
      <w:r>
        <w:t>Setelah mendapatkan nilai masing-masing kernel kemudian dilakukan klasifikasi data dengan menggunakan Rumus 2.23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6634C0AE" w:rsidR="00B16580" w:rsidRDefault="00B16580" w:rsidP="00FA59F3">
      <w:pPr>
        <w:pStyle w:val="TA-Normal"/>
        <w:rPr>
          <w:rFonts w:ascii="Cambria Math" w:hAnsi="Cambria Math" w:cs="Cambria Math"/>
          <w:iCs/>
        </w:rPr>
      </w:pPr>
      <w:r>
        <w:rPr>
          <w:rFonts w:ascii="Cambria Math" w:hAnsi="Cambria Math" w:cs="Cambria Math"/>
          <w:iCs/>
        </w:rPr>
        <w:t xml:space="preserve">Dengan metode SVM Multiclass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perhitungan serupa dilakukan juga terhadap kelas-kelas yang lainnya, seperti klasifikasi kelas ‘ma’ dilatih dengan kelas selain ‘ma’ dan seterusnya. Sehingga akhir dari pelatihan SVM ini akan menghasilkan nilai alfa sebanyak 500xK dan nilai bias sebanyak 1xK.</w:t>
      </w:r>
    </w:p>
    <w:p w14:paraId="10D0B2AC" w14:textId="35D262C3" w:rsidR="00B16580" w:rsidRDefault="00B16580" w:rsidP="00B16580">
      <w:pPr>
        <w:pStyle w:val="TA-Head3"/>
      </w:pPr>
      <w:r>
        <w:t>3.4.2. Optimasi Model</w:t>
      </w:r>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0D27E966" w:rsidR="00B8013E" w:rsidRDefault="00B8013E" w:rsidP="00585AA5">
      <w:pPr>
        <w:pStyle w:val="TA-Normal"/>
      </w:pPr>
      <w:r>
        <w:t>Berikut merupakan kombinasi parameter yang akan diuji dalam optimasi model.</w:t>
      </w:r>
    </w:p>
    <w:p w14:paraId="4F319EFB" w14:textId="77777777" w:rsidR="00A429E6" w:rsidRDefault="00A429E6" w:rsidP="00585AA5">
      <w:pPr>
        <w:pStyle w:val="TA-Normal"/>
      </w:pPr>
    </w:p>
    <w:p w14:paraId="5272CDFD" w14:textId="2D186A00" w:rsidR="00742B5D" w:rsidRDefault="00742B5D" w:rsidP="00742B5D">
      <w:pPr>
        <w:pStyle w:val="TA-Caption"/>
      </w:pPr>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0</w:t>
      </w:r>
      <w:r>
        <w:fldChar w:fldCharType="end"/>
      </w:r>
      <w:r>
        <w:t xml:space="preserve"> Parameter Optimasi Model</w:t>
      </w:r>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77777777" w:rsidR="00DF7303" w:rsidRPr="00742B5D" w:rsidRDefault="00DF7303" w:rsidP="00DF7303">
            <w:pPr>
              <w:pStyle w:val="TA-TextTabel"/>
              <w:jc w:val="center"/>
            </w:pPr>
            <w:r w:rsidRPr="00742B5D">
              <w:t>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77777777" w:rsidR="00DF7303" w:rsidRPr="00742B5D" w:rsidRDefault="00DF7303" w:rsidP="00DF7303">
            <w:pPr>
              <w:pStyle w:val="TA-TextTabel"/>
              <w:jc w:val="center"/>
            </w:pPr>
            <w:r w:rsidRPr="00742B5D">
              <w:t>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77777777" w:rsidR="00DF7303" w:rsidRPr="00742B5D" w:rsidRDefault="00DF7303" w:rsidP="00DF7303">
            <w:pPr>
              <w:pStyle w:val="TA-TextTabel"/>
              <w:jc w:val="center"/>
            </w:pPr>
            <w:r w:rsidRPr="00742B5D">
              <w:t>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77777777" w:rsidR="00DF7303" w:rsidRPr="00742B5D" w:rsidRDefault="00DF7303" w:rsidP="00DF7303">
            <w:pPr>
              <w:pStyle w:val="TA-TextTabel"/>
              <w:jc w:val="center"/>
            </w:pPr>
            <w:r w:rsidRPr="00742B5D">
              <w:t>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r>
        <w:t xml:space="preserve">3.5. </w:t>
      </w:r>
      <w:r w:rsidRPr="00DF7303">
        <w:rPr>
          <w:i/>
          <w:iCs/>
        </w:rPr>
        <w:t>Evaluation</w:t>
      </w:r>
    </w:p>
    <w:p w14:paraId="3C9CDECF" w14:textId="25F6F7D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7.</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44970BC" w:rsidR="00DF7303" w:rsidRDefault="00FC5422" w:rsidP="001C58EB">
      <w:pPr>
        <w:pStyle w:val="TA-Head2"/>
      </w:pPr>
      <w:r>
        <w:t xml:space="preserve">3.6. </w:t>
      </w:r>
      <w:r w:rsidRPr="001C58EB">
        <w:rPr>
          <w:i/>
          <w:iCs/>
        </w:rPr>
        <w:t>Deployment</w:t>
      </w:r>
      <w:r w:rsidR="00305B3D" w:rsidRPr="001C58EB">
        <w:rPr>
          <w:i/>
          <w:iCs/>
        </w:rPr>
        <w:t xml:space="preserve"> Process</w:t>
      </w:r>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r>
        <w:lastRenderedPageBreak/>
        <w:t xml:space="preserve">3.6.1. </w:t>
      </w:r>
      <w:r w:rsidRPr="001C58EB">
        <w:rPr>
          <w:i/>
          <w:iCs/>
        </w:rPr>
        <w:t>Requirements</w:t>
      </w:r>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r>
        <w:t xml:space="preserve">3.6.2. </w:t>
      </w:r>
      <w:r w:rsidRPr="001C58EB">
        <w:rPr>
          <w:i/>
          <w:iCs/>
        </w:rPr>
        <w:t>Design</w:t>
      </w:r>
    </w:p>
    <w:p w14:paraId="1E141D00" w14:textId="0AC48A62" w:rsidR="006B5879" w:rsidRDefault="00911F9A" w:rsidP="006B5879">
      <w:pPr>
        <w:pStyle w:val="TA-Normal"/>
      </w:pPr>
      <w:r>
        <w:t>Setelah menentukan kebutuhan perangkat lunak, selanjutnya yaitu tahapan perancangan desain arsitektur desain,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028F83E3" w:rsidR="00911F9A" w:rsidRDefault="00911F9A" w:rsidP="00911F9A">
      <w:pPr>
        <w:pStyle w:val="TA-Normal"/>
        <w:ind w:left="567" w:firstLine="567"/>
      </w:pPr>
      <w:r>
        <w:t>Arsitektur sistem yang dibuat pada penelitian ini terdiri dari pengguna aplikasi, sistem klasifikasi gambar karakter hanacaraka aksara jawa, dan model hasil pelatihan SVM-SIFT. Pengguna disini merupakan orang yang menggunakan sistem klasifikasi gambar hanacaraka aksara jawa, pengguna akan melakukan input gambar ke dalam sistem. Selanjutnya sistem akan mengolah gambar melalui tahapan preprocessing yang didalamnya terdapat proses ekstraksi fitur SIFT dan diteruskan ke dalam klasifikasi gambar menggunakan model SVM yang telah dilakukan pelatihan sebelumnya. Selanjutnya hasil klasifikasi akan dikirim ke sistem dan sistem akan menampilkan hasil klasifikasinya kepada pengguna. Berikut gambaran perancangan arsitektur yang dibangun.</w:t>
      </w:r>
    </w:p>
    <w:p w14:paraId="56C351F0" w14:textId="00645461" w:rsidR="001C58EB" w:rsidRDefault="001C58EB" w:rsidP="001C58EB">
      <w:pPr>
        <w:pStyle w:val="TA-Normal"/>
        <w:spacing w:after="0"/>
        <w:ind w:firstLine="0"/>
        <w:jc w:val="center"/>
      </w:pPr>
      <w:r w:rsidRPr="001C58EB">
        <w:rPr>
          <w:noProof/>
        </w:rPr>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47FC09D5" w:rsidR="001C58EB" w:rsidRDefault="001C58EB" w:rsidP="001C58EB">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20</w:t>
      </w:r>
      <w:r w:rsidR="002D594B">
        <w:fldChar w:fldCharType="end"/>
      </w:r>
      <w:r>
        <w:t xml:space="preserve"> Perancangan Arsitektur Sistem</w:t>
      </w:r>
    </w:p>
    <w:p w14:paraId="6534439D" w14:textId="4BB0A565" w:rsidR="00911F9A" w:rsidRDefault="00911F9A" w:rsidP="00911F9A">
      <w:pPr>
        <w:pStyle w:val="TA-Normal"/>
        <w:ind w:left="567" w:firstLine="567"/>
      </w:pPr>
    </w:p>
    <w:p w14:paraId="52C5FF83" w14:textId="10E82D0B" w:rsidR="00BF5576" w:rsidRDefault="00BF5576" w:rsidP="00911F9A">
      <w:pPr>
        <w:pStyle w:val="TA-Normal"/>
        <w:ind w:left="567" w:firstLine="567"/>
      </w:pPr>
    </w:p>
    <w:p w14:paraId="3614BA6A" w14:textId="54404FEB" w:rsidR="00BF5576" w:rsidRDefault="00BF5576" w:rsidP="00911F9A">
      <w:pPr>
        <w:pStyle w:val="TA-Normal"/>
        <w:ind w:left="567" w:firstLine="567"/>
      </w:pPr>
    </w:p>
    <w:p w14:paraId="4246DB4A" w14:textId="77777777" w:rsidR="00BF5576" w:rsidRDefault="00BF5576" w:rsidP="00911F9A">
      <w:pPr>
        <w:pStyle w:val="TA-Normal"/>
        <w:ind w:left="567" w:firstLine="567"/>
      </w:pPr>
    </w:p>
    <w:p w14:paraId="014E30AB" w14:textId="0C0CBBC2" w:rsidR="00911F9A" w:rsidRDefault="00911F9A" w:rsidP="00911F9A">
      <w:pPr>
        <w:pStyle w:val="TA-Normal"/>
        <w:numPr>
          <w:ilvl w:val="0"/>
          <w:numId w:val="33"/>
        </w:numPr>
        <w:ind w:left="567"/>
      </w:pPr>
      <w:r>
        <w:lastRenderedPageBreak/>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5AF0A754">
            <wp:extent cx="2301586" cy="1824695"/>
            <wp:effectExtent l="19050" t="19050" r="2286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10259" cy="1831571"/>
                    </a:xfrm>
                    <a:prstGeom prst="rect">
                      <a:avLst/>
                    </a:prstGeom>
                    <a:noFill/>
                    <a:ln>
                      <a:solidFill>
                        <a:schemeClr val="tx1"/>
                      </a:solidFill>
                    </a:ln>
                  </pic:spPr>
                </pic:pic>
              </a:graphicData>
            </a:graphic>
          </wp:inline>
        </w:drawing>
      </w:r>
    </w:p>
    <w:p w14:paraId="67B746E3" w14:textId="427E958D" w:rsidR="00E27E39" w:rsidRPr="00E27E39" w:rsidRDefault="00E27E39" w:rsidP="00E27E39">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21</w:t>
      </w:r>
      <w:r w:rsidR="002D594B">
        <w:fldChar w:fldCharType="end"/>
      </w:r>
      <w:r>
        <w:t xml:space="preserve"> Proses DFD Level 0</w:t>
      </w:r>
    </w:p>
    <w:p w14:paraId="3F56FFCB" w14:textId="382436B4" w:rsidR="00E27E39" w:rsidRDefault="00E27E39" w:rsidP="00E27E39">
      <w:pPr>
        <w:pStyle w:val="TA-Normal"/>
        <w:ind w:left="567" w:firstLine="567"/>
      </w:pPr>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6253B36D" w:rsidR="00BD1B34" w:rsidRDefault="00BD1B34" w:rsidP="00BD1B34">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22</w:t>
      </w:r>
      <w:r w:rsidR="002D594B">
        <w:fldChar w:fldCharType="end"/>
      </w:r>
      <w:r>
        <w:t xml:space="preserve"> Proses DFD Level 1</w:t>
      </w:r>
    </w:p>
    <w:p w14:paraId="1AB55835" w14:textId="77777777" w:rsidR="00E27E39" w:rsidRDefault="00E27E39" w:rsidP="00BD1B34">
      <w:pPr>
        <w:pStyle w:val="TA-Normal"/>
        <w:ind w:firstLine="0"/>
      </w:pPr>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w:t>
      </w:r>
      <w:r>
        <w:t xml:space="preserve">kerangka </w:t>
      </w:r>
      <w:r>
        <w:t xml:space="preserve">tampilan halaman dari </w:t>
      </w:r>
      <w:r>
        <w:t xml:space="preserve">aplikasi </w:t>
      </w:r>
      <w:r>
        <w:t>yang akan dibuat.</w:t>
      </w:r>
      <w:r>
        <w:t xml:space="preserve">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lastRenderedPageBreak/>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6E3B0B9F" w:rsidR="002D594B" w:rsidRDefault="002D594B" w:rsidP="002D594B">
      <w:pPr>
        <w:pStyle w:val="TA-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3</w:t>
      </w:r>
      <w:r>
        <w:fldChar w:fldCharType="end"/>
      </w:r>
      <w:r>
        <w:t xml:space="preserve"> Kerangka Antarmuka Sebelum Proses Klasifikasi</w:t>
      </w:r>
    </w:p>
    <w:p w14:paraId="01BEE69A" w14:textId="36946510" w:rsidR="002D594B" w:rsidRDefault="002D594B" w:rsidP="002D594B">
      <w:pPr>
        <w:pStyle w:val="TA-Normal"/>
        <w:ind w:left="567" w:firstLine="567"/>
      </w:pPr>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4FF21E30" w:rsidR="00614192" w:rsidRDefault="002D594B" w:rsidP="00614192">
      <w:pPr>
        <w:pStyle w:val="TA-Caption"/>
      </w:pPr>
      <w:r>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7A1C6EC2" w:rsidR="00614192" w:rsidRDefault="00614192" w:rsidP="00614192">
      <w:pPr>
        <w:pStyle w:val="TA-Caption"/>
      </w:pPr>
      <w:r>
        <w:t xml:space="preserve">Gambar </w:t>
      </w:r>
      <w:r w:rsidR="002D594B">
        <w:fldChar w:fldCharType="begin"/>
      </w:r>
      <w:r w:rsidR="002D594B">
        <w:instrText xml:space="preserve"> STYLEREF 1 \s </w:instrText>
      </w:r>
      <w:r w:rsidR="002D594B">
        <w:fldChar w:fldCharType="separate"/>
      </w:r>
      <w:r w:rsidR="002D594B">
        <w:rPr>
          <w:noProof/>
        </w:rPr>
        <w:t>3</w:t>
      </w:r>
      <w:r w:rsidR="002D594B">
        <w:fldChar w:fldCharType="end"/>
      </w:r>
      <w:r w:rsidR="002D594B">
        <w:t>.</w:t>
      </w:r>
      <w:r w:rsidR="002D594B">
        <w:fldChar w:fldCharType="begin"/>
      </w:r>
      <w:r w:rsidR="002D594B">
        <w:instrText xml:space="preserve"> SEQ Gambar \* ARABIC \s 1 </w:instrText>
      </w:r>
      <w:r w:rsidR="002D594B">
        <w:fldChar w:fldCharType="separate"/>
      </w:r>
      <w:r w:rsidR="002D594B">
        <w:rPr>
          <w:noProof/>
        </w:rPr>
        <w:t>24</w:t>
      </w:r>
      <w:r w:rsidR="002D594B">
        <w:fldChar w:fldCharType="end"/>
      </w:r>
      <w:r>
        <w:t xml:space="preserve"> Kerangka Antarmuka </w:t>
      </w:r>
      <w:r w:rsidR="002D594B">
        <w:t>Setelah Proses Klasifikasi</w:t>
      </w:r>
    </w:p>
    <w:p w14:paraId="1CD4203D" w14:textId="77777777" w:rsidR="00911F9A" w:rsidRDefault="00911F9A" w:rsidP="00911F9A">
      <w:pPr>
        <w:pStyle w:val="TA-Normal"/>
        <w:ind w:firstLine="0"/>
      </w:pPr>
    </w:p>
    <w:p w14:paraId="5958CFE2" w14:textId="54EB71C0" w:rsidR="006B5879" w:rsidRDefault="006B5879" w:rsidP="006B5879">
      <w:pPr>
        <w:pStyle w:val="TA-Head3"/>
      </w:pPr>
      <w:r>
        <w:t xml:space="preserve">3.6.3. </w:t>
      </w:r>
      <w:r w:rsidRPr="00B0075B">
        <w:rPr>
          <w:i/>
          <w:iCs/>
        </w:rPr>
        <w:t>Development</w:t>
      </w:r>
    </w:p>
    <w:p w14:paraId="398922BE" w14:textId="7B6A0F72" w:rsidR="006B5879" w:rsidRDefault="005077C7" w:rsidP="006B5879">
      <w:pPr>
        <w:pStyle w:val="TA-Normal"/>
      </w:pPr>
      <w:r>
        <w:t xml:space="preserve">Tahap </w:t>
      </w:r>
      <w:r w:rsidRPr="005077C7">
        <w:rPr>
          <w:i/>
          <w:iCs/>
        </w:rPr>
        <w:t>development</w:t>
      </w:r>
      <w:r>
        <w:t xml:space="preserve"> </w:t>
      </w:r>
      <w:r>
        <w:t xml:space="preserve">pada penelitian ini </w:t>
      </w:r>
      <w:r>
        <w:t xml:space="preserve">dilakukan dengan mengimplementasikan </w:t>
      </w:r>
      <w:r>
        <w:t xml:space="preserve">seluruh </w:t>
      </w:r>
      <w:r>
        <w:t>rancangan desain untuk membuat sistem ke dalam program</w:t>
      </w:r>
      <w:r w:rsidR="006F109F">
        <w:t xml:space="preserve">. Bahasa yang digunakan </w:t>
      </w:r>
      <w:r w:rsidR="006F109F">
        <w:lastRenderedPageBreak/>
        <w:t xml:space="preserve">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w:t>
      </w:r>
      <w:r w:rsidR="006F109F">
        <w:t>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kode program ditulis dengan menggunakan HTML sederhana.</w:t>
      </w:r>
    </w:p>
    <w:p w14:paraId="493D9334" w14:textId="58BB3201" w:rsidR="006B5879" w:rsidRDefault="006B5879" w:rsidP="006B5879">
      <w:pPr>
        <w:pStyle w:val="TA-Head3"/>
      </w:pPr>
      <w:r>
        <w:t xml:space="preserve">3.6.4. </w:t>
      </w:r>
      <w:r w:rsidRPr="00B0075B">
        <w:rPr>
          <w:i/>
          <w:iCs/>
        </w:rPr>
        <w:t>Testing</w:t>
      </w:r>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26A31BA5" w14:textId="54F07EC0" w:rsidR="002462CF" w:rsidRDefault="002462CF" w:rsidP="002462CF">
      <w:pPr>
        <w:pStyle w:val="TA-Normal"/>
        <w:numPr>
          <w:ilvl w:val="0"/>
          <w:numId w:val="34"/>
        </w:numPr>
        <w:ind w:left="567"/>
      </w:pPr>
      <w:r>
        <w:t xml:space="preserve">Pengguna dapat melakukan input data gambar ke dalam sistem sebagai data yang akan diklasifikasikan dan menekan tombol </w:t>
      </w:r>
      <w:r w:rsidRPr="002462CF">
        <w:rPr>
          <w:i/>
          <w:iCs/>
        </w:rPr>
        <w:t>predict</w:t>
      </w:r>
      <w:r>
        <w:t xml:space="preserve"> untuk memulai proses klasifikasi</w:t>
      </w:r>
    </w:p>
    <w:p w14:paraId="207A27CF" w14:textId="20A4D8F2" w:rsidR="006B5879" w:rsidRDefault="002462CF" w:rsidP="002462CF">
      <w:pPr>
        <w:pStyle w:val="TA-Normal"/>
        <w:numPr>
          <w:ilvl w:val="0"/>
          <w:numId w:val="34"/>
        </w:numPr>
        <w:ind w:left="567"/>
      </w:pPr>
      <w:r>
        <w:t>Sistem dapat menerima input data dari pengguna dan melakukan proses klasifkasi dengan lancar</w:t>
      </w:r>
    </w:p>
    <w:p w14:paraId="6F237BFA" w14:textId="17D1373F" w:rsidR="002462CF" w:rsidRDefault="002462CF" w:rsidP="002462CF">
      <w:pPr>
        <w:pStyle w:val="TA-Normal"/>
        <w:numPr>
          <w:ilvl w:val="0"/>
          <w:numId w:val="34"/>
        </w:numPr>
        <w:ind w:left="567"/>
      </w:pPr>
      <w:r>
        <w:t>Sistem dapat menampilkan hasil klasifikasi kepada pengguna yaitu menampilkan data gambar yang diinput, data kelas, dan data akurasi.</w:t>
      </w:r>
    </w:p>
    <w:p w14:paraId="7C02DA23" w14:textId="3C70E2E5" w:rsidR="006B5879" w:rsidRDefault="006B5879" w:rsidP="006B5879">
      <w:pPr>
        <w:pStyle w:val="TA-Head3"/>
      </w:pPr>
      <w:r>
        <w:t xml:space="preserve">3.6.5. </w:t>
      </w:r>
      <w:r w:rsidRPr="00B0075B">
        <w:rPr>
          <w:i/>
          <w:iCs/>
        </w:rPr>
        <w:t>Deployment</w:t>
      </w:r>
    </w:p>
    <w:p w14:paraId="51BD47BA" w14:textId="70178E74" w:rsidR="006B5879" w:rsidRPr="003457A5" w:rsidRDefault="003457A5" w:rsidP="006B5879">
      <w:pPr>
        <w:pStyle w:val="TA-Normal"/>
      </w:pPr>
      <w:r>
        <w:t xml:space="preserve">Setelah semua fungsi berjalan dengan lancar, selanjutnya masuk pada tahapan </w:t>
      </w:r>
      <w:r w:rsidRPr="003457A5">
        <w:rPr>
          <w:i/>
          <w:iCs/>
        </w:rPr>
        <w:t>deployment</w:t>
      </w:r>
      <w:r>
        <w:t xml:space="preserve">. Tahapan </w:t>
      </w:r>
      <w:r w:rsidRPr="003457A5">
        <w:rPr>
          <w:i/>
          <w:iCs/>
        </w:rPr>
        <w:t>deployment</w:t>
      </w:r>
      <w:r>
        <w:t xml:space="preserve"> merupakan proses peluncuran aplikasi yang membuat sistem aplikasi tersebut sudah tersedia untuk digunakan secara global sehingga pengguna bebas dapat secara langsung menggunakan aplikasi ini.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50F8A04B" w14:textId="619510BD" w:rsidR="006B5879" w:rsidRPr="006B5879" w:rsidRDefault="006B5879" w:rsidP="006B5879">
      <w:pPr>
        <w:pStyle w:val="TA-Head3"/>
      </w:pPr>
      <w:r>
        <w:t xml:space="preserve">3.6.6. </w:t>
      </w:r>
      <w:r w:rsidRPr="00B0075B">
        <w:rPr>
          <w:i/>
          <w:iCs/>
        </w:rPr>
        <w:t>Review</w:t>
      </w:r>
    </w:p>
    <w:p w14:paraId="0200D464" w14:textId="71DC3DB3" w:rsidR="00FA59F3" w:rsidRDefault="00FD3EF0" w:rsidP="003F35CD">
      <w:pPr>
        <w:pStyle w:val="TA-Normal"/>
        <w:rPr>
          <w:lang w:val="en-ID" w:eastAsia="en-US"/>
        </w:rPr>
      </w:pPr>
      <w:r>
        <w:rPr>
          <w:iCs/>
        </w:rPr>
        <w:t xml:space="preserve">Pada penelitian ini tahapan </w:t>
      </w:r>
      <w:r w:rsidRPr="00FD3EF0">
        <w:rPr>
          <w:i/>
        </w:rPr>
        <w:t>review</w:t>
      </w:r>
      <w:r>
        <w:rPr>
          <w:iCs/>
        </w:rPr>
        <w:t xml:space="preserve"> diterapkan dengan melakukan proses </w:t>
      </w:r>
      <w:r w:rsidRPr="00FD3EF0">
        <w:rPr>
          <w:i/>
        </w:rPr>
        <w:t>monitoring</w:t>
      </w:r>
      <w:r>
        <w:rPr>
          <w:iCs/>
        </w:rPr>
        <w:t xml:space="preserve"> ataupun </w:t>
      </w:r>
      <w:r w:rsidRPr="00FD3EF0">
        <w:rPr>
          <w:i/>
        </w:rPr>
        <w:t>maintenance</w:t>
      </w:r>
      <w:r>
        <w:rPr>
          <w:iCs/>
        </w:rPr>
        <w:t xml:space="preserve"> terhadap aplikasi yang sudah tersedia secara global (sudah di-</w:t>
      </w:r>
      <w:r w:rsidRPr="00FD3EF0">
        <w:rPr>
          <w:i/>
        </w:rPr>
        <w:t>deploy</w:t>
      </w:r>
      <w:r>
        <w:rPr>
          <w:iCs/>
        </w:rPr>
        <w:t xml:space="preserve">). Tahapan ini bertujuan untuk menjaga stabilitas dari jalannya aplikasi agar dapat secara langsung mengatasi kekurangan ataupun </w:t>
      </w:r>
      <w:r w:rsidR="0049301A" w:rsidRPr="0049301A">
        <w:rPr>
          <w:i/>
        </w:rPr>
        <w:t>bug/</w:t>
      </w:r>
      <w:r w:rsidRPr="00FD3EF0">
        <w:rPr>
          <w:i/>
        </w:rPr>
        <w:t>error</w:t>
      </w:r>
      <w:r>
        <w:rPr>
          <w:iCs/>
        </w:rPr>
        <w:t xml:space="preserve"> yang tidak terduga pada aplikasi. Tahapan </w:t>
      </w:r>
      <w:r w:rsidRPr="00FD3EF0">
        <w:rPr>
          <w:i/>
        </w:rPr>
        <w:t>review</w:t>
      </w:r>
      <w:r>
        <w:rPr>
          <w:iCs/>
        </w:rPr>
        <w:t xml:space="preserve"> juga dapat mengambil </w:t>
      </w:r>
      <w:r w:rsidRPr="00FD3EF0">
        <w:rPr>
          <w:i/>
        </w:rPr>
        <w:t>feedback</w:t>
      </w:r>
      <w:r>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Pr>
          <w:iCs/>
        </w:rPr>
        <w:t>kebutuhan pengguna.</w:t>
      </w:r>
    </w:p>
    <w:p w14:paraId="22A8E310" w14:textId="77777777" w:rsidR="0012191F" w:rsidRPr="00215262" w:rsidRDefault="0012191F" w:rsidP="0012191F">
      <w:pPr>
        <w:pStyle w:val="TA-Normal"/>
        <w:ind w:firstLine="0"/>
        <w:rPr>
          <w:lang w:val="en-ID" w:eastAsia="en-US"/>
        </w:rPr>
      </w:pPr>
    </w:p>
    <w:p w14:paraId="13A11C82" w14:textId="008A7F64" w:rsidR="002C2620" w:rsidRPr="00785A71" w:rsidRDefault="002C2620" w:rsidP="007513C0">
      <w:pPr>
        <w:spacing w:after="0" w:line="276" w:lineRule="auto"/>
        <w:rPr>
          <w:rFonts w:eastAsia="Times New Roman"/>
          <w:color w:val="212529"/>
          <w:lang w:val="en-US"/>
        </w:rPr>
      </w:pP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39A1DEEE" w14:textId="68BEC2AB" w:rsidR="00744A55" w:rsidRPr="00AB5189" w:rsidRDefault="00BE426C" w:rsidP="00AB5189">
      <w:pPr>
        <w:pStyle w:val="Heading1"/>
        <w:jc w:val="center"/>
        <w:rPr>
          <w:rFonts w:ascii="Times New Roman" w:hAnsi="Times New Roman" w:cs="Times New Roman"/>
          <w:b/>
          <w:bCs/>
          <w:sz w:val="28"/>
          <w:szCs w:val="28"/>
        </w:rPr>
      </w:pPr>
      <w:bookmarkStart w:id="38" w:name="_Toc99714783"/>
      <w:r w:rsidRPr="00785A71">
        <w:rPr>
          <w:rFonts w:ascii="Times New Roman" w:hAnsi="Times New Roman" w:cs="Times New Roman"/>
          <w:b/>
          <w:bCs/>
          <w:sz w:val="28"/>
          <w:szCs w:val="28"/>
        </w:rPr>
        <w:lastRenderedPageBreak/>
        <w:t>BAB IV</w:t>
      </w:r>
      <w:bookmarkEnd w:id="38"/>
      <w:r w:rsidR="00AB5189">
        <w:rPr>
          <w:rFonts w:ascii="Times New Roman" w:hAnsi="Times New Roman" w:cs="Times New Roman"/>
          <w:b/>
          <w:bCs/>
          <w:sz w:val="28"/>
          <w:szCs w:val="28"/>
        </w:rPr>
        <w:t xml:space="preserve"> </w:t>
      </w:r>
      <w:r w:rsidR="00AB5189">
        <w:rPr>
          <w:rFonts w:ascii="Times New Roman" w:hAnsi="Times New Roman" w:cs="Times New Roman"/>
          <w:b/>
          <w:bCs/>
          <w:sz w:val="28"/>
          <w:szCs w:val="28"/>
        </w:rPr>
        <w:br/>
      </w:r>
      <w:r w:rsidR="00744A55" w:rsidRPr="00785A71">
        <w:rPr>
          <w:rFonts w:ascii="Times New Roman" w:eastAsia="Times New Roman" w:hAnsi="Times New Roman" w:cs="Times New Roman"/>
          <w:b/>
          <w:color w:val="212529"/>
          <w:sz w:val="28"/>
          <w:szCs w:val="28"/>
          <w:lang w:val="en-US"/>
        </w:rPr>
        <w:t>HASIL DAN PEMBAHASAN</w:t>
      </w:r>
    </w:p>
    <w:p w14:paraId="2E74E72A" w14:textId="51D5F1BE" w:rsidR="00366AD8" w:rsidRPr="00785A71" w:rsidRDefault="00366AD8" w:rsidP="007513C0">
      <w:pPr>
        <w:spacing w:after="0" w:line="276" w:lineRule="auto"/>
        <w:jc w:val="both"/>
        <w:rPr>
          <w:lang w:val="en-US"/>
        </w:rPr>
      </w:pPr>
    </w:p>
    <w:p w14:paraId="17A7D826" w14:textId="77777777" w:rsidR="006D0111" w:rsidRPr="00785A71" w:rsidRDefault="006D0111" w:rsidP="007513C0">
      <w:pPr>
        <w:spacing w:after="0" w:line="276" w:lineRule="auto"/>
        <w:jc w:val="both"/>
        <w:rPr>
          <w:lang w:val="en-US"/>
        </w:rPr>
      </w:pPr>
    </w:p>
    <w:p w14:paraId="1947B956" w14:textId="0CAF7250" w:rsidR="00366AD8" w:rsidRPr="00785A71" w:rsidRDefault="00366AD8" w:rsidP="007513C0">
      <w:pPr>
        <w:spacing w:after="0" w:line="276" w:lineRule="auto"/>
      </w:pPr>
    </w:p>
    <w:p w14:paraId="41C125C7" w14:textId="29D31E68" w:rsidR="00703334" w:rsidRPr="00785A71" w:rsidRDefault="00703334" w:rsidP="007513C0">
      <w:pPr>
        <w:spacing w:after="0" w:line="276" w:lineRule="auto"/>
      </w:pPr>
    </w:p>
    <w:p w14:paraId="234250D4" w14:textId="0C5612BB" w:rsidR="00703334" w:rsidRPr="00785A71" w:rsidRDefault="00703334" w:rsidP="007513C0">
      <w:pPr>
        <w:spacing w:after="0" w:line="276" w:lineRule="auto"/>
      </w:pPr>
    </w:p>
    <w:p w14:paraId="5D1956E4" w14:textId="3962095F" w:rsidR="00703334" w:rsidRPr="00785A71" w:rsidRDefault="00703334" w:rsidP="007513C0">
      <w:pPr>
        <w:spacing w:after="0" w:line="276" w:lineRule="auto"/>
      </w:pPr>
    </w:p>
    <w:p w14:paraId="010E525D" w14:textId="0A3BC788" w:rsidR="00703334" w:rsidRPr="00785A71" w:rsidRDefault="00703334" w:rsidP="007513C0">
      <w:pPr>
        <w:spacing w:after="0" w:line="276" w:lineRule="auto"/>
      </w:pPr>
    </w:p>
    <w:p w14:paraId="32626115" w14:textId="010CAE44" w:rsidR="00703334" w:rsidRPr="00785A71" w:rsidRDefault="00703334" w:rsidP="007513C0">
      <w:pPr>
        <w:spacing w:after="0" w:line="276" w:lineRule="auto"/>
      </w:pPr>
    </w:p>
    <w:p w14:paraId="5E86111C" w14:textId="21CF922E" w:rsidR="00703334" w:rsidRPr="00785A71" w:rsidRDefault="00703334" w:rsidP="007513C0">
      <w:pPr>
        <w:spacing w:after="0" w:line="276" w:lineRule="auto"/>
      </w:pPr>
    </w:p>
    <w:p w14:paraId="3327ADE0" w14:textId="3CB9C62B" w:rsidR="00703334" w:rsidRPr="00785A71" w:rsidRDefault="00703334" w:rsidP="007513C0">
      <w:pPr>
        <w:spacing w:after="0" w:line="276" w:lineRule="auto"/>
      </w:pPr>
    </w:p>
    <w:p w14:paraId="3DF44573" w14:textId="4CCAAB59" w:rsidR="00703334" w:rsidRPr="00785A71" w:rsidRDefault="00703334" w:rsidP="007513C0">
      <w:pPr>
        <w:spacing w:after="0" w:line="276" w:lineRule="auto"/>
      </w:pPr>
    </w:p>
    <w:p w14:paraId="161C4D13" w14:textId="578061C8" w:rsidR="00703334" w:rsidRPr="00785A71" w:rsidRDefault="00703334" w:rsidP="007513C0">
      <w:pPr>
        <w:spacing w:after="0" w:line="276" w:lineRule="auto"/>
      </w:pPr>
    </w:p>
    <w:p w14:paraId="73341749" w14:textId="530015E9" w:rsidR="00703334" w:rsidRPr="00785A71" w:rsidRDefault="00703334" w:rsidP="007513C0">
      <w:pPr>
        <w:spacing w:after="0" w:line="276" w:lineRule="auto"/>
      </w:pPr>
    </w:p>
    <w:p w14:paraId="4555608A" w14:textId="095BD27C" w:rsidR="00703334" w:rsidRPr="00785A71" w:rsidRDefault="00703334" w:rsidP="007513C0">
      <w:pPr>
        <w:spacing w:after="0" w:line="276" w:lineRule="auto"/>
      </w:pPr>
    </w:p>
    <w:p w14:paraId="22A68B55" w14:textId="6A3BFCC4" w:rsidR="00450A6C" w:rsidRPr="00785A71" w:rsidRDefault="00450A6C" w:rsidP="007513C0">
      <w:pPr>
        <w:spacing w:after="0" w:line="276" w:lineRule="auto"/>
      </w:pPr>
    </w:p>
    <w:p w14:paraId="1A5CD095" w14:textId="3BE6EC1E" w:rsidR="00450A6C" w:rsidRPr="00785A71" w:rsidRDefault="00450A6C" w:rsidP="007513C0">
      <w:pPr>
        <w:spacing w:after="0" w:line="276" w:lineRule="auto"/>
      </w:pPr>
    </w:p>
    <w:p w14:paraId="24FD0860" w14:textId="1AE999D6" w:rsidR="00450A6C" w:rsidRPr="00785A71" w:rsidRDefault="00450A6C" w:rsidP="007513C0">
      <w:pPr>
        <w:spacing w:after="0" w:line="276" w:lineRule="auto"/>
      </w:pPr>
    </w:p>
    <w:p w14:paraId="0EBF781E" w14:textId="3E7EBF99" w:rsidR="00450A6C" w:rsidRPr="00785A71" w:rsidRDefault="00450A6C" w:rsidP="007513C0">
      <w:pPr>
        <w:spacing w:after="0" w:line="276" w:lineRule="auto"/>
      </w:pPr>
    </w:p>
    <w:p w14:paraId="1F892AB9" w14:textId="3134B099" w:rsidR="00450A6C" w:rsidRPr="00785A71" w:rsidRDefault="00450A6C" w:rsidP="007513C0">
      <w:pPr>
        <w:spacing w:after="0" w:line="276" w:lineRule="auto"/>
      </w:pPr>
    </w:p>
    <w:p w14:paraId="4D67A237" w14:textId="79278753" w:rsidR="00450A6C" w:rsidRPr="00785A71" w:rsidRDefault="00450A6C" w:rsidP="007513C0">
      <w:pPr>
        <w:spacing w:after="0" w:line="276" w:lineRule="auto"/>
      </w:pPr>
    </w:p>
    <w:p w14:paraId="7C7F6C71" w14:textId="3CBB43E6" w:rsidR="00450A6C" w:rsidRPr="00785A71" w:rsidRDefault="00450A6C" w:rsidP="007513C0">
      <w:pPr>
        <w:spacing w:after="0" w:line="276" w:lineRule="auto"/>
      </w:pPr>
    </w:p>
    <w:p w14:paraId="7728A073" w14:textId="172D3828" w:rsidR="00450A6C" w:rsidRPr="00785A71" w:rsidRDefault="00450A6C" w:rsidP="007513C0">
      <w:pPr>
        <w:spacing w:after="0" w:line="276" w:lineRule="auto"/>
      </w:pPr>
    </w:p>
    <w:p w14:paraId="3CD01EEA" w14:textId="7DE06635" w:rsidR="00450A6C" w:rsidRPr="00785A71" w:rsidRDefault="00450A6C" w:rsidP="007513C0">
      <w:pPr>
        <w:spacing w:after="0" w:line="276" w:lineRule="auto"/>
      </w:pPr>
    </w:p>
    <w:p w14:paraId="24BE0048" w14:textId="07B9E6E7" w:rsidR="00450A6C" w:rsidRPr="00785A71" w:rsidRDefault="00450A6C" w:rsidP="007513C0">
      <w:pPr>
        <w:spacing w:after="0" w:line="276" w:lineRule="auto"/>
      </w:pPr>
    </w:p>
    <w:p w14:paraId="01DBD1B0" w14:textId="26B14279" w:rsidR="00450A6C" w:rsidRPr="00785A71" w:rsidRDefault="00450A6C" w:rsidP="007513C0">
      <w:pPr>
        <w:spacing w:after="0" w:line="276" w:lineRule="auto"/>
      </w:pPr>
    </w:p>
    <w:p w14:paraId="794FD6EC" w14:textId="051D14CA" w:rsidR="00450A6C" w:rsidRPr="00785A71" w:rsidRDefault="00450A6C" w:rsidP="007513C0">
      <w:pPr>
        <w:spacing w:after="0" w:line="276" w:lineRule="auto"/>
      </w:pPr>
    </w:p>
    <w:p w14:paraId="47B34600" w14:textId="4FEB84A2" w:rsidR="00450A6C" w:rsidRPr="00785A71" w:rsidRDefault="00450A6C" w:rsidP="007513C0">
      <w:pPr>
        <w:spacing w:after="0" w:line="276" w:lineRule="auto"/>
      </w:pPr>
    </w:p>
    <w:p w14:paraId="194C2554" w14:textId="7AE47811" w:rsidR="00450A6C" w:rsidRPr="00785A71" w:rsidRDefault="00450A6C" w:rsidP="007513C0">
      <w:pPr>
        <w:spacing w:after="0" w:line="276" w:lineRule="auto"/>
      </w:pPr>
    </w:p>
    <w:p w14:paraId="29DF2E1F" w14:textId="1EEEDDBF" w:rsidR="00450A6C" w:rsidRPr="00785A71" w:rsidRDefault="00450A6C" w:rsidP="007513C0">
      <w:pPr>
        <w:spacing w:after="0" w:line="276" w:lineRule="auto"/>
      </w:pPr>
    </w:p>
    <w:p w14:paraId="4CBDB723" w14:textId="7B4EF8B8" w:rsidR="00450A6C" w:rsidRPr="00785A71" w:rsidRDefault="00450A6C" w:rsidP="007513C0">
      <w:pPr>
        <w:spacing w:after="0" w:line="276" w:lineRule="auto"/>
      </w:pPr>
    </w:p>
    <w:p w14:paraId="1FA8B371" w14:textId="24A77370" w:rsidR="00450A6C" w:rsidRPr="00785A71" w:rsidRDefault="00450A6C" w:rsidP="007513C0">
      <w:pPr>
        <w:spacing w:after="0" w:line="276" w:lineRule="auto"/>
      </w:pPr>
    </w:p>
    <w:p w14:paraId="47045106" w14:textId="437F50EF" w:rsidR="00450A6C" w:rsidRPr="00785A71" w:rsidRDefault="00450A6C" w:rsidP="007513C0">
      <w:pPr>
        <w:spacing w:after="0" w:line="276" w:lineRule="auto"/>
      </w:pPr>
    </w:p>
    <w:p w14:paraId="0650AD41" w14:textId="0B579CA1" w:rsidR="00450A6C" w:rsidRPr="00785A71" w:rsidRDefault="00450A6C" w:rsidP="007513C0">
      <w:pPr>
        <w:spacing w:after="0" w:line="276" w:lineRule="auto"/>
      </w:pPr>
    </w:p>
    <w:p w14:paraId="3B208270" w14:textId="5B340A1D" w:rsidR="00450A6C" w:rsidRPr="00785A71" w:rsidRDefault="00450A6C" w:rsidP="007513C0">
      <w:pPr>
        <w:spacing w:after="0" w:line="276" w:lineRule="auto"/>
      </w:pPr>
    </w:p>
    <w:p w14:paraId="1C578163" w14:textId="45235C49" w:rsidR="003A04F8" w:rsidRDefault="003A04F8">
      <w:pPr>
        <w:spacing w:after="0" w:line="240" w:lineRule="auto"/>
      </w:pPr>
      <w:r>
        <w:br w:type="page"/>
      </w:r>
    </w:p>
    <w:p w14:paraId="0652945B" w14:textId="4808E446" w:rsidR="00744A55" w:rsidRPr="00240DB5" w:rsidRDefault="00744A55" w:rsidP="00240DB5">
      <w:pPr>
        <w:pStyle w:val="Heading1"/>
        <w:jc w:val="center"/>
        <w:rPr>
          <w:rFonts w:ascii="Times New Roman" w:hAnsi="Times New Roman" w:cs="Times New Roman"/>
          <w:b/>
          <w:bCs/>
          <w:sz w:val="28"/>
          <w:szCs w:val="28"/>
        </w:rPr>
      </w:pPr>
      <w:bookmarkStart w:id="39" w:name="_Toc99714784"/>
      <w:r w:rsidRPr="00785A71">
        <w:rPr>
          <w:rFonts w:ascii="Times New Roman" w:hAnsi="Times New Roman" w:cs="Times New Roman"/>
          <w:b/>
          <w:bCs/>
          <w:sz w:val="28"/>
          <w:szCs w:val="28"/>
        </w:rPr>
        <w:lastRenderedPageBreak/>
        <w:t>BAB V</w:t>
      </w:r>
      <w:bookmarkEnd w:id="39"/>
      <w:r w:rsidR="00240DB5">
        <w:rPr>
          <w:rFonts w:ascii="Times New Roman" w:hAnsi="Times New Roman" w:cs="Times New Roman"/>
          <w:b/>
          <w:bCs/>
          <w:sz w:val="28"/>
          <w:szCs w:val="28"/>
        </w:rPr>
        <w:br/>
      </w:r>
      <w:r w:rsidR="00FA20D6" w:rsidRPr="00240DB5">
        <w:rPr>
          <w:rFonts w:ascii="Times New Roman" w:eastAsia="Times New Roman" w:hAnsi="Times New Roman" w:cs="Times New Roman"/>
          <w:b/>
          <w:color w:val="212529"/>
          <w:sz w:val="28"/>
          <w:szCs w:val="28"/>
          <w:lang w:val="en-US"/>
        </w:rPr>
        <w:t>PENUTUP</w:t>
      </w:r>
    </w:p>
    <w:p w14:paraId="31956E8C" w14:textId="7E3CA26F" w:rsidR="001D39C3"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0" w:name="_Toc99714785"/>
      <w:r w:rsidRPr="00785A71">
        <w:rPr>
          <w:rFonts w:ascii="Times New Roman" w:hAnsi="Times New Roman" w:cs="Times New Roman"/>
          <w:b/>
          <w:bCs/>
          <w:sz w:val="24"/>
          <w:szCs w:val="24"/>
        </w:rPr>
        <w:t>Kesimpulan</w:t>
      </w:r>
      <w:bookmarkEnd w:id="40"/>
    </w:p>
    <w:p w14:paraId="75EB242D" w14:textId="72E6363A" w:rsidR="001F0D65" w:rsidRPr="00785A71" w:rsidRDefault="001F0D65" w:rsidP="007513C0">
      <w:pPr>
        <w:spacing w:line="276" w:lineRule="auto"/>
        <w:jc w:val="both"/>
        <w:rPr>
          <w:lang w:val="en-GB"/>
        </w:rPr>
      </w:pPr>
      <w:r w:rsidRPr="00785A71">
        <w:rPr>
          <w:lang w:val="en-GB"/>
        </w:rPr>
        <w:t>.</w:t>
      </w:r>
    </w:p>
    <w:p w14:paraId="08A78C06" w14:textId="309B6F07" w:rsidR="0029336A"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1" w:name="_Toc99714786"/>
      <w:r w:rsidRPr="00785A71">
        <w:rPr>
          <w:rFonts w:ascii="Times New Roman" w:hAnsi="Times New Roman" w:cs="Times New Roman"/>
          <w:b/>
          <w:bCs/>
          <w:sz w:val="24"/>
          <w:szCs w:val="24"/>
        </w:rPr>
        <w:t>Saran</w:t>
      </w:r>
      <w:bookmarkEnd w:id="41"/>
    </w:p>
    <w:p w14:paraId="54331B82" w14:textId="1E23AFB5" w:rsidR="006A2285" w:rsidRPr="00785A71" w:rsidRDefault="00D20D17" w:rsidP="007513C0">
      <w:pPr>
        <w:spacing w:line="276" w:lineRule="auto"/>
        <w:jc w:val="both"/>
        <w:rPr>
          <w:lang w:val="en-GB"/>
        </w:rPr>
      </w:pPr>
      <w:r w:rsidRPr="00785A71">
        <w:rPr>
          <w:lang w:val="en-GB"/>
        </w:rPr>
        <w:t>.</w:t>
      </w:r>
    </w:p>
    <w:p w14:paraId="488B53D8" w14:textId="05133DEA" w:rsidR="00E83DE3" w:rsidRPr="00785A71" w:rsidRDefault="00937995" w:rsidP="007513C0">
      <w:pPr>
        <w:pStyle w:val="Heading1"/>
        <w:ind w:left="360"/>
        <w:jc w:val="center"/>
        <w:rPr>
          <w:rFonts w:ascii="Times New Roman" w:hAnsi="Times New Roman" w:cs="Times New Roman"/>
          <w:b/>
          <w:bCs/>
          <w:sz w:val="24"/>
          <w:szCs w:val="24"/>
        </w:rPr>
      </w:pPr>
      <w:r w:rsidRPr="00785A71">
        <w:rPr>
          <w:rFonts w:ascii="Times New Roman" w:hAnsi="Times New Roman" w:cs="Times New Roman"/>
        </w:rPr>
        <w:br w:type="page"/>
      </w:r>
      <w:bookmarkStart w:id="42" w:name="_Toc99714787"/>
      <w:r w:rsidR="00BE426C" w:rsidRPr="00785A71">
        <w:rPr>
          <w:rFonts w:ascii="Times New Roman" w:hAnsi="Times New Roman" w:cs="Times New Roman"/>
          <w:b/>
          <w:bCs/>
          <w:sz w:val="28"/>
          <w:szCs w:val="28"/>
        </w:rPr>
        <w:lastRenderedPageBreak/>
        <w:t>Daftar Pustaka</w:t>
      </w:r>
      <w:bookmarkEnd w:id="42"/>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654D8A"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43" w:name="_Hlk99373131"/>
      <w:r w:rsidRPr="00785A71">
        <w:t>Schröera</w:t>
      </w:r>
      <w:bookmarkEnd w:id="43"/>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77777777"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A82883">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89AE3" w14:textId="77777777" w:rsidR="00D67090" w:rsidRDefault="00D67090">
      <w:pPr>
        <w:spacing w:line="240" w:lineRule="auto"/>
      </w:pPr>
      <w:r>
        <w:separator/>
      </w:r>
    </w:p>
  </w:endnote>
  <w:endnote w:type="continuationSeparator" w:id="0">
    <w:p w14:paraId="2663F6E2" w14:textId="77777777" w:rsidR="00D67090" w:rsidRDefault="00D670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36"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06A56" w14:textId="77777777" w:rsidR="00D67090" w:rsidRDefault="00D67090">
      <w:pPr>
        <w:spacing w:after="0"/>
      </w:pPr>
      <w:r>
        <w:separator/>
      </w:r>
    </w:p>
  </w:footnote>
  <w:footnote w:type="continuationSeparator" w:id="0">
    <w:p w14:paraId="5C6705C1" w14:textId="77777777" w:rsidR="00D67090" w:rsidRDefault="00D6709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5"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1"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2"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3" w15:restartNumberingAfterBreak="0">
    <w:nsid w:val="7ECAE7E2"/>
    <w:multiLevelType w:val="singleLevel"/>
    <w:tmpl w:val="7ECAE7E2"/>
    <w:lvl w:ilvl="0">
      <w:start w:val="1"/>
      <w:numFmt w:val="decimal"/>
      <w:lvlText w:val="%1."/>
      <w:lvlJc w:val="left"/>
    </w:lvl>
  </w:abstractNum>
  <w:num w:numId="1">
    <w:abstractNumId w:val="30"/>
  </w:num>
  <w:num w:numId="2">
    <w:abstractNumId w:val="29"/>
  </w:num>
  <w:num w:numId="3">
    <w:abstractNumId w:val="25"/>
  </w:num>
  <w:num w:numId="4">
    <w:abstractNumId w:val="13"/>
  </w:num>
  <w:num w:numId="5">
    <w:abstractNumId w:val="33"/>
  </w:num>
  <w:num w:numId="6">
    <w:abstractNumId w:val="24"/>
  </w:num>
  <w:num w:numId="7">
    <w:abstractNumId w:val="21"/>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12"/>
  </w:num>
  <w:num w:numId="21">
    <w:abstractNumId w:val="26"/>
  </w:num>
  <w:num w:numId="22">
    <w:abstractNumId w:val="16"/>
  </w:num>
  <w:num w:numId="23">
    <w:abstractNumId w:val="31"/>
  </w:num>
  <w:num w:numId="24">
    <w:abstractNumId w:val="11"/>
  </w:num>
  <w:num w:numId="25">
    <w:abstractNumId w:val="23"/>
  </w:num>
  <w:num w:numId="26">
    <w:abstractNumId w:val="32"/>
  </w:num>
  <w:num w:numId="27">
    <w:abstractNumId w:val="14"/>
  </w:num>
  <w:num w:numId="28">
    <w:abstractNumId w:val="28"/>
  </w:num>
  <w:num w:numId="29">
    <w:abstractNumId w:val="27"/>
  </w:num>
  <w:num w:numId="30">
    <w:abstractNumId w:val="10"/>
  </w:num>
  <w:num w:numId="31">
    <w:abstractNumId w:val="20"/>
  </w:num>
  <w:num w:numId="32">
    <w:abstractNumId w:val="22"/>
  </w:num>
  <w:num w:numId="33">
    <w:abstractNumId w:val="19"/>
  </w:num>
  <w:num w:numId="34">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316"/>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3ED"/>
    <w:rsid w:val="00044900"/>
    <w:rsid w:val="000451E9"/>
    <w:rsid w:val="000470DF"/>
    <w:rsid w:val="0005209C"/>
    <w:rsid w:val="000522C1"/>
    <w:rsid w:val="0006000D"/>
    <w:rsid w:val="000610C7"/>
    <w:rsid w:val="000631AF"/>
    <w:rsid w:val="000654EE"/>
    <w:rsid w:val="00067BFD"/>
    <w:rsid w:val="00067D34"/>
    <w:rsid w:val="00070444"/>
    <w:rsid w:val="00071BCC"/>
    <w:rsid w:val="00072068"/>
    <w:rsid w:val="00072426"/>
    <w:rsid w:val="00073093"/>
    <w:rsid w:val="000732D2"/>
    <w:rsid w:val="00075152"/>
    <w:rsid w:val="00075EA4"/>
    <w:rsid w:val="000808E5"/>
    <w:rsid w:val="000814CF"/>
    <w:rsid w:val="00081CC9"/>
    <w:rsid w:val="0008218C"/>
    <w:rsid w:val="00084835"/>
    <w:rsid w:val="00085A0A"/>
    <w:rsid w:val="00091AC1"/>
    <w:rsid w:val="00092554"/>
    <w:rsid w:val="00093452"/>
    <w:rsid w:val="00093C97"/>
    <w:rsid w:val="0009426D"/>
    <w:rsid w:val="00095EF4"/>
    <w:rsid w:val="00096D81"/>
    <w:rsid w:val="0009713F"/>
    <w:rsid w:val="00097AB8"/>
    <w:rsid w:val="000A064D"/>
    <w:rsid w:val="000A4785"/>
    <w:rsid w:val="000A6F14"/>
    <w:rsid w:val="000A7C6C"/>
    <w:rsid w:val="000B1E27"/>
    <w:rsid w:val="000B6159"/>
    <w:rsid w:val="000B778E"/>
    <w:rsid w:val="000C3816"/>
    <w:rsid w:val="000C54D6"/>
    <w:rsid w:val="000C6C40"/>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2D5"/>
    <w:rsid w:val="0012191F"/>
    <w:rsid w:val="00122C79"/>
    <w:rsid w:val="001257AE"/>
    <w:rsid w:val="001257DA"/>
    <w:rsid w:val="00127118"/>
    <w:rsid w:val="00130E28"/>
    <w:rsid w:val="00132E23"/>
    <w:rsid w:val="00133E21"/>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FD"/>
    <w:rsid w:val="001903CC"/>
    <w:rsid w:val="00193265"/>
    <w:rsid w:val="0019593F"/>
    <w:rsid w:val="001A173E"/>
    <w:rsid w:val="001A3E5E"/>
    <w:rsid w:val="001A491B"/>
    <w:rsid w:val="001A5D0E"/>
    <w:rsid w:val="001A7635"/>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4A72"/>
    <w:rsid w:val="002116A3"/>
    <w:rsid w:val="0021407D"/>
    <w:rsid w:val="00214AD2"/>
    <w:rsid w:val="00214EEF"/>
    <w:rsid w:val="00215262"/>
    <w:rsid w:val="0021700C"/>
    <w:rsid w:val="00217E44"/>
    <w:rsid w:val="00222B42"/>
    <w:rsid w:val="002236DC"/>
    <w:rsid w:val="0022409A"/>
    <w:rsid w:val="00232FD3"/>
    <w:rsid w:val="00235F9E"/>
    <w:rsid w:val="00240DB5"/>
    <w:rsid w:val="00241068"/>
    <w:rsid w:val="00241638"/>
    <w:rsid w:val="00241B67"/>
    <w:rsid w:val="00242F6B"/>
    <w:rsid w:val="002462CF"/>
    <w:rsid w:val="00247E75"/>
    <w:rsid w:val="0025401B"/>
    <w:rsid w:val="0026328F"/>
    <w:rsid w:val="00263614"/>
    <w:rsid w:val="00264E5A"/>
    <w:rsid w:val="002659E5"/>
    <w:rsid w:val="00265FB3"/>
    <w:rsid w:val="002663E5"/>
    <w:rsid w:val="00270446"/>
    <w:rsid w:val="002705D1"/>
    <w:rsid w:val="002714B2"/>
    <w:rsid w:val="002749AB"/>
    <w:rsid w:val="002757B5"/>
    <w:rsid w:val="00276311"/>
    <w:rsid w:val="00277A4B"/>
    <w:rsid w:val="002819B5"/>
    <w:rsid w:val="0029336A"/>
    <w:rsid w:val="002939DA"/>
    <w:rsid w:val="002A0560"/>
    <w:rsid w:val="002A0BD0"/>
    <w:rsid w:val="002A0F05"/>
    <w:rsid w:val="002A0F7B"/>
    <w:rsid w:val="002A3FA2"/>
    <w:rsid w:val="002A6B86"/>
    <w:rsid w:val="002A759B"/>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94B"/>
    <w:rsid w:val="002D5A97"/>
    <w:rsid w:val="002D6855"/>
    <w:rsid w:val="002E0666"/>
    <w:rsid w:val="002E1191"/>
    <w:rsid w:val="002E28B8"/>
    <w:rsid w:val="002E5984"/>
    <w:rsid w:val="002E7AE9"/>
    <w:rsid w:val="002E7C28"/>
    <w:rsid w:val="002F0414"/>
    <w:rsid w:val="002F2261"/>
    <w:rsid w:val="002F4898"/>
    <w:rsid w:val="002F56DF"/>
    <w:rsid w:val="002F7C25"/>
    <w:rsid w:val="002F7F58"/>
    <w:rsid w:val="0030013E"/>
    <w:rsid w:val="00300515"/>
    <w:rsid w:val="0030100F"/>
    <w:rsid w:val="00303B3C"/>
    <w:rsid w:val="0030480C"/>
    <w:rsid w:val="00305667"/>
    <w:rsid w:val="00305911"/>
    <w:rsid w:val="00305B3D"/>
    <w:rsid w:val="00305CFE"/>
    <w:rsid w:val="00306F45"/>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31FA"/>
    <w:rsid w:val="00337BF5"/>
    <w:rsid w:val="00337FB4"/>
    <w:rsid w:val="0034014B"/>
    <w:rsid w:val="00340379"/>
    <w:rsid w:val="0034080C"/>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60DA8"/>
    <w:rsid w:val="00461E73"/>
    <w:rsid w:val="0046364A"/>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4B54"/>
    <w:rsid w:val="004B4D67"/>
    <w:rsid w:val="004B59EF"/>
    <w:rsid w:val="004C0208"/>
    <w:rsid w:val="004C1097"/>
    <w:rsid w:val="004C3055"/>
    <w:rsid w:val="004C6A87"/>
    <w:rsid w:val="004C6D5E"/>
    <w:rsid w:val="004D65AE"/>
    <w:rsid w:val="004D6DBD"/>
    <w:rsid w:val="004E1EC9"/>
    <w:rsid w:val="004E2B84"/>
    <w:rsid w:val="004E3C5C"/>
    <w:rsid w:val="004E74CB"/>
    <w:rsid w:val="004E7EBA"/>
    <w:rsid w:val="004E7F21"/>
    <w:rsid w:val="004F0455"/>
    <w:rsid w:val="004F2970"/>
    <w:rsid w:val="004F3943"/>
    <w:rsid w:val="004F43D5"/>
    <w:rsid w:val="004F7664"/>
    <w:rsid w:val="00505819"/>
    <w:rsid w:val="005075FF"/>
    <w:rsid w:val="005077C7"/>
    <w:rsid w:val="00510672"/>
    <w:rsid w:val="00510FF9"/>
    <w:rsid w:val="00513B7C"/>
    <w:rsid w:val="00513C75"/>
    <w:rsid w:val="0051721E"/>
    <w:rsid w:val="005174ED"/>
    <w:rsid w:val="0051785C"/>
    <w:rsid w:val="00525454"/>
    <w:rsid w:val="00526981"/>
    <w:rsid w:val="0052742C"/>
    <w:rsid w:val="0052795B"/>
    <w:rsid w:val="00534B5D"/>
    <w:rsid w:val="00534F13"/>
    <w:rsid w:val="0053597D"/>
    <w:rsid w:val="00536DA3"/>
    <w:rsid w:val="0054254A"/>
    <w:rsid w:val="0054330E"/>
    <w:rsid w:val="005457DD"/>
    <w:rsid w:val="00545BCD"/>
    <w:rsid w:val="00547DE0"/>
    <w:rsid w:val="00550EAD"/>
    <w:rsid w:val="005536A2"/>
    <w:rsid w:val="005549B9"/>
    <w:rsid w:val="00556829"/>
    <w:rsid w:val="00560C60"/>
    <w:rsid w:val="005625D7"/>
    <w:rsid w:val="00565355"/>
    <w:rsid w:val="0056604B"/>
    <w:rsid w:val="0056724F"/>
    <w:rsid w:val="00567BDD"/>
    <w:rsid w:val="00573718"/>
    <w:rsid w:val="00574624"/>
    <w:rsid w:val="00575989"/>
    <w:rsid w:val="00576446"/>
    <w:rsid w:val="005816EB"/>
    <w:rsid w:val="00582BF5"/>
    <w:rsid w:val="005832D2"/>
    <w:rsid w:val="00583A25"/>
    <w:rsid w:val="00584458"/>
    <w:rsid w:val="00585AA5"/>
    <w:rsid w:val="00593D50"/>
    <w:rsid w:val="00597185"/>
    <w:rsid w:val="005A0E11"/>
    <w:rsid w:val="005A1395"/>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A83"/>
    <w:rsid w:val="005F5422"/>
    <w:rsid w:val="005F5948"/>
    <w:rsid w:val="005F5B0C"/>
    <w:rsid w:val="005F5F5C"/>
    <w:rsid w:val="00600675"/>
    <w:rsid w:val="006022A8"/>
    <w:rsid w:val="006030A0"/>
    <w:rsid w:val="00603AA1"/>
    <w:rsid w:val="006115FC"/>
    <w:rsid w:val="00611EB9"/>
    <w:rsid w:val="00613CCA"/>
    <w:rsid w:val="00614192"/>
    <w:rsid w:val="00615FB2"/>
    <w:rsid w:val="00617459"/>
    <w:rsid w:val="00621636"/>
    <w:rsid w:val="00623F2D"/>
    <w:rsid w:val="006257DA"/>
    <w:rsid w:val="00626A7A"/>
    <w:rsid w:val="0062717F"/>
    <w:rsid w:val="00630203"/>
    <w:rsid w:val="0063575B"/>
    <w:rsid w:val="00637D7A"/>
    <w:rsid w:val="00643AC8"/>
    <w:rsid w:val="0064733F"/>
    <w:rsid w:val="006562B2"/>
    <w:rsid w:val="00656852"/>
    <w:rsid w:val="00656ADA"/>
    <w:rsid w:val="00657CDE"/>
    <w:rsid w:val="00660528"/>
    <w:rsid w:val="0066422B"/>
    <w:rsid w:val="00666293"/>
    <w:rsid w:val="00671575"/>
    <w:rsid w:val="00672A7B"/>
    <w:rsid w:val="00673FAA"/>
    <w:rsid w:val="00676167"/>
    <w:rsid w:val="0068089B"/>
    <w:rsid w:val="006835C4"/>
    <w:rsid w:val="0068402C"/>
    <w:rsid w:val="00686B9F"/>
    <w:rsid w:val="006872B7"/>
    <w:rsid w:val="00690882"/>
    <w:rsid w:val="00690E6F"/>
    <w:rsid w:val="006972A8"/>
    <w:rsid w:val="006A2285"/>
    <w:rsid w:val="006A2BE1"/>
    <w:rsid w:val="006A3D29"/>
    <w:rsid w:val="006A4B6D"/>
    <w:rsid w:val="006A62C1"/>
    <w:rsid w:val="006A7215"/>
    <w:rsid w:val="006B0989"/>
    <w:rsid w:val="006B284D"/>
    <w:rsid w:val="006B536C"/>
    <w:rsid w:val="006B5879"/>
    <w:rsid w:val="006B761F"/>
    <w:rsid w:val="006C0AC7"/>
    <w:rsid w:val="006C117B"/>
    <w:rsid w:val="006C3832"/>
    <w:rsid w:val="006C4DF6"/>
    <w:rsid w:val="006C6866"/>
    <w:rsid w:val="006C7408"/>
    <w:rsid w:val="006D0111"/>
    <w:rsid w:val="006D0FD2"/>
    <w:rsid w:val="006D1AAA"/>
    <w:rsid w:val="006D423D"/>
    <w:rsid w:val="006D462A"/>
    <w:rsid w:val="006E2FB5"/>
    <w:rsid w:val="006E5B40"/>
    <w:rsid w:val="006E68C2"/>
    <w:rsid w:val="006E72AA"/>
    <w:rsid w:val="006F109F"/>
    <w:rsid w:val="006F256D"/>
    <w:rsid w:val="00701BE1"/>
    <w:rsid w:val="00702336"/>
    <w:rsid w:val="00703334"/>
    <w:rsid w:val="007033A4"/>
    <w:rsid w:val="0070403E"/>
    <w:rsid w:val="0070535D"/>
    <w:rsid w:val="00705906"/>
    <w:rsid w:val="00706A93"/>
    <w:rsid w:val="00710008"/>
    <w:rsid w:val="007114C5"/>
    <w:rsid w:val="00712F58"/>
    <w:rsid w:val="00715B14"/>
    <w:rsid w:val="0071680D"/>
    <w:rsid w:val="00726516"/>
    <w:rsid w:val="00730917"/>
    <w:rsid w:val="00733BBE"/>
    <w:rsid w:val="007358B4"/>
    <w:rsid w:val="007363EA"/>
    <w:rsid w:val="00736FE6"/>
    <w:rsid w:val="00737206"/>
    <w:rsid w:val="00741F3F"/>
    <w:rsid w:val="00741FB5"/>
    <w:rsid w:val="00742B5D"/>
    <w:rsid w:val="0074355E"/>
    <w:rsid w:val="00744A55"/>
    <w:rsid w:val="007513C0"/>
    <w:rsid w:val="00753FA1"/>
    <w:rsid w:val="0075404D"/>
    <w:rsid w:val="00760303"/>
    <w:rsid w:val="00765063"/>
    <w:rsid w:val="007679A3"/>
    <w:rsid w:val="00770D1F"/>
    <w:rsid w:val="00773EB9"/>
    <w:rsid w:val="00775436"/>
    <w:rsid w:val="007765BD"/>
    <w:rsid w:val="00782972"/>
    <w:rsid w:val="00783175"/>
    <w:rsid w:val="00785A71"/>
    <w:rsid w:val="00786453"/>
    <w:rsid w:val="007907EE"/>
    <w:rsid w:val="00793F51"/>
    <w:rsid w:val="00794CED"/>
    <w:rsid w:val="007A0262"/>
    <w:rsid w:val="007A303D"/>
    <w:rsid w:val="007A3999"/>
    <w:rsid w:val="007A4876"/>
    <w:rsid w:val="007A537C"/>
    <w:rsid w:val="007B1904"/>
    <w:rsid w:val="007B1B53"/>
    <w:rsid w:val="007B2838"/>
    <w:rsid w:val="007B3425"/>
    <w:rsid w:val="007B5923"/>
    <w:rsid w:val="007B6B8B"/>
    <w:rsid w:val="007C03F5"/>
    <w:rsid w:val="007C1515"/>
    <w:rsid w:val="007C44A8"/>
    <w:rsid w:val="007C47C3"/>
    <w:rsid w:val="007C7E53"/>
    <w:rsid w:val="007C7EAA"/>
    <w:rsid w:val="007D1E58"/>
    <w:rsid w:val="007D23DE"/>
    <w:rsid w:val="007D2520"/>
    <w:rsid w:val="007D2BA4"/>
    <w:rsid w:val="007D4126"/>
    <w:rsid w:val="007D466F"/>
    <w:rsid w:val="007D66E9"/>
    <w:rsid w:val="007D6A7A"/>
    <w:rsid w:val="007D73F6"/>
    <w:rsid w:val="007E0E72"/>
    <w:rsid w:val="007E45BE"/>
    <w:rsid w:val="007E4908"/>
    <w:rsid w:val="007E56B5"/>
    <w:rsid w:val="007F1F0A"/>
    <w:rsid w:val="007F2425"/>
    <w:rsid w:val="007F4A82"/>
    <w:rsid w:val="007F6744"/>
    <w:rsid w:val="0080040B"/>
    <w:rsid w:val="00800D78"/>
    <w:rsid w:val="00800EC9"/>
    <w:rsid w:val="00801329"/>
    <w:rsid w:val="00802242"/>
    <w:rsid w:val="0080502C"/>
    <w:rsid w:val="00806E1C"/>
    <w:rsid w:val="00814A80"/>
    <w:rsid w:val="0081748B"/>
    <w:rsid w:val="00822263"/>
    <w:rsid w:val="00822386"/>
    <w:rsid w:val="008239C7"/>
    <w:rsid w:val="00823E1E"/>
    <w:rsid w:val="008258A9"/>
    <w:rsid w:val="00825A59"/>
    <w:rsid w:val="008264A0"/>
    <w:rsid w:val="00826C88"/>
    <w:rsid w:val="00830D8E"/>
    <w:rsid w:val="008312D1"/>
    <w:rsid w:val="008324D0"/>
    <w:rsid w:val="0083293F"/>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F5"/>
    <w:rsid w:val="0089324F"/>
    <w:rsid w:val="0089582F"/>
    <w:rsid w:val="00897086"/>
    <w:rsid w:val="008A0AD0"/>
    <w:rsid w:val="008A1320"/>
    <w:rsid w:val="008A1622"/>
    <w:rsid w:val="008A1C6C"/>
    <w:rsid w:val="008A3487"/>
    <w:rsid w:val="008A34AA"/>
    <w:rsid w:val="008A4F53"/>
    <w:rsid w:val="008A5AEF"/>
    <w:rsid w:val="008B71DA"/>
    <w:rsid w:val="008C0DB1"/>
    <w:rsid w:val="008D05AB"/>
    <w:rsid w:val="008D3900"/>
    <w:rsid w:val="008D3DF3"/>
    <w:rsid w:val="008D4025"/>
    <w:rsid w:val="008D4957"/>
    <w:rsid w:val="008D60B6"/>
    <w:rsid w:val="008E1E78"/>
    <w:rsid w:val="008E205C"/>
    <w:rsid w:val="008E2572"/>
    <w:rsid w:val="008F1D4C"/>
    <w:rsid w:val="008F20EE"/>
    <w:rsid w:val="008F3382"/>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2A0"/>
    <w:rsid w:val="009535AF"/>
    <w:rsid w:val="00955951"/>
    <w:rsid w:val="00964C17"/>
    <w:rsid w:val="00965E1B"/>
    <w:rsid w:val="009666E4"/>
    <w:rsid w:val="009715B8"/>
    <w:rsid w:val="00971C88"/>
    <w:rsid w:val="00975B05"/>
    <w:rsid w:val="009774AD"/>
    <w:rsid w:val="0097762C"/>
    <w:rsid w:val="009839D1"/>
    <w:rsid w:val="00987A60"/>
    <w:rsid w:val="00990386"/>
    <w:rsid w:val="009912A8"/>
    <w:rsid w:val="00993095"/>
    <w:rsid w:val="00993DF7"/>
    <w:rsid w:val="009942E1"/>
    <w:rsid w:val="00995022"/>
    <w:rsid w:val="00996527"/>
    <w:rsid w:val="009A0F6A"/>
    <w:rsid w:val="009A1184"/>
    <w:rsid w:val="009A1C9D"/>
    <w:rsid w:val="009A29DF"/>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230B6"/>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2F5A"/>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61D"/>
    <w:rsid w:val="00AA6697"/>
    <w:rsid w:val="00AB2535"/>
    <w:rsid w:val="00AB2D49"/>
    <w:rsid w:val="00AB3610"/>
    <w:rsid w:val="00AB491D"/>
    <w:rsid w:val="00AB4D18"/>
    <w:rsid w:val="00AB5189"/>
    <w:rsid w:val="00AB55A8"/>
    <w:rsid w:val="00AB5BCD"/>
    <w:rsid w:val="00AC0A0C"/>
    <w:rsid w:val="00AC17FD"/>
    <w:rsid w:val="00AC290F"/>
    <w:rsid w:val="00AC5480"/>
    <w:rsid w:val="00AC5773"/>
    <w:rsid w:val="00AD08D3"/>
    <w:rsid w:val="00AD1562"/>
    <w:rsid w:val="00AD5A7B"/>
    <w:rsid w:val="00AD7DAF"/>
    <w:rsid w:val="00AE2A7F"/>
    <w:rsid w:val="00AE2EF4"/>
    <w:rsid w:val="00AE48B1"/>
    <w:rsid w:val="00AF0380"/>
    <w:rsid w:val="00AF1803"/>
    <w:rsid w:val="00AF4312"/>
    <w:rsid w:val="00AF4A42"/>
    <w:rsid w:val="00B00628"/>
    <w:rsid w:val="00B0075B"/>
    <w:rsid w:val="00B0138C"/>
    <w:rsid w:val="00B03B29"/>
    <w:rsid w:val="00B04466"/>
    <w:rsid w:val="00B07CFF"/>
    <w:rsid w:val="00B110CB"/>
    <w:rsid w:val="00B1354C"/>
    <w:rsid w:val="00B16580"/>
    <w:rsid w:val="00B17B60"/>
    <w:rsid w:val="00B22EBB"/>
    <w:rsid w:val="00B2365D"/>
    <w:rsid w:val="00B2556A"/>
    <w:rsid w:val="00B33262"/>
    <w:rsid w:val="00B33E29"/>
    <w:rsid w:val="00B40328"/>
    <w:rsid w:val="00B40B0E"/>
    <w:rsid w:val="00B40F6A"/>
    <w:rsid w:val="00B5076D"/>
    <w:rsid w:val="00B50B8C"/>
    <w:rsid w:val="00B5127F"/>
    <w:rsid w:val="00B51F10"/>
    <w:rsid w:val="00B53449"/>
    <w:rsid w:val="00B541FE"/>
    <w:rsid w:val="00B6002F"/>
    <w:rsid w:val="00B6139D"/>
    <w:rsid w:val="00B62464"/>
    <w:rsid w:val="00B644FF"/>
    <w:rsid w:val="00B72567"/>
    <w:rsid w:val="00B7414C"/>
    <w:rsid w:val="00B8013E"/>
    <w:rsid w:val="00B812AA"/>
    <w:rsid w:val="00B82EAD"/>
    <w:rsid w:val="00B83676"/>
    <w:rsid w:val="00B84222"/>
    <w:rsid w:val="00B847E9"/>
    <w:rsid w:val="00B877F7"/>
    <w:rsid w:val="00B90886"/>
    <w:rsid w:val="00B92295"/>
    <w:rsid w:val="00B92426"/>
    <w:rsid w:val="00B93175"/>
    <w:rsid w:val="00B97583"/>
    <w:rsid w:val="00BA188C"/>
    <w:rsid w:val="00BA39F3"/>
    <w:rsid w:val="00BA58FA"/>
    <w:rsid w:val="00BA6F28"/>
    <w:rsid w:val="00BA7DC3"/>
    <w:rsid w:val="00BB17F9"/>
    <w:rsid w:val="00BB43CE"/>
    <w:rsid w:val="00BB6158"/>
    <w:rsid w:val="00BC291C"/>
    <w:rsid w:val="00BC3277"/>
    <w:rsid w:val="00BC48C9"/>
    <w:rsid w:val="00BC5113"/>
    <w:rsid w:val="00BC515A"/>
    <w:rsid w:val="00BC666E"/>
    <w:rsid w:val="00BD1B34"/>
    <w:rsid w:val="00BD1D17"/>
    <w:rsid w:val="00BD6DA9"/>
    <w:rsid w:val="00BE1398"/>
    <w:rsid w:val="00BE284C"/>
    <w:rsid w:val="00BE3D8F"/>
    <w:rsid w:val="00BE426C"/>
    <w:rsid w:val="00BF28F9"/>
    <w:rsid w:val="00BF292B"/>
    <w:rsid w:val="00BF3C83"/>
    <w:rsid w:val="00BF5576"/>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5258F"/>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829"/>
    <w:rsid w:val="00D13A2D"/>
    <w:rsid w:val="00D13D19"/>
    <w:rsid w:val="00D13DAD"/>
    <w:rsid w:val="00D149E0"/>
    <w:rsid w:val="00D167ED"/>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67090"/>
    <w:rsid w:val="00D71318"/>
    <w:rsid w:val="00D726E8"/>
    <w:rsid w:val="00D7298B"/>
    <w:rsid w:val="00D739EB"/>
    <w:rsid w:val="00D74F0F"/>
    <w:rsid w:val="00D77B50"/>
    <w:rsid w:val="00D81A69"/>
    <w:rsid w:val="00D82885"/>
    <w:rsid w:val="00D8361B"/>
    <w:rsid w:val="00D843E7"/>
    <w:rsid w:val="00D84F00"/>
    <w:rsid w:val="00D854F5"/>
    <w:rsid w:val="00D8558F"/>
    <w:rsid w:val="00D86BC8"/>
    <w:rsid w:val="00D8734F"/>
    <w:rsid w:val="00D9109D"/>
    <w:rsid w:val="00D91406"/>
    <w:rsid w:val="00D91D4F"/>
    <w:rsid w:val="00D974EB"/>
    <w:rsid w:val="00DA252D"/>
    <w:rsid w:val="00DA38E4"/>
    <w:rsid w:val="00DA3B27"/>
    <w:rsid w:val="00DA5715"/>
    <w:rsid w:val="00DA5779"/>
    <w:rsid w:val="00DA5F12"/>
    <w:rsid w:val="00DA71C3"/>
    <w:rsid w:val="00DB1619"/>
    <w:rsid w:val="00DB3ADC"/>
    <w:rsid w:val="00DC0033"/>
    <w:rsid w:val="00DC0C95"/>
    <w:rsid w:val="00DC1074"/>
    <w:rsid w:val="00DC2F04"/>
    <w:rsid w:val="00DD27B5"/>
    <w:rsid w:val="00DD3F0C"/>
    <w:rsid w:val="00DD4601"/>
    <w:rsid w:val="00DD49F7"/>
    <w:rsid w:val="00DD51E2"/>
    <w:rsid w:val="00DD5999"/>
    <w:rsid w:val="00DE6D0B"/>
    <w:rsid w:val="00DE7136"/>
    <w:rsid w:val="00DF24CC"/>
    <w:rsid w:val="00DF4D7F"/>
    <w:rsid w:val="00DF5141"/>
    <w:rsid w:val="00DF7303"/>
    <w:rsid w:val="00DF7747"/>
    <w:rsid w:val="00E00CA6"/>
    <w:rsid w:val="00E01162"/>
    <w:rsid w:val="00E0135A"/>
    <w:rsid w:val="00E02921"/>
    <w:rsid w:val="00E02F32"/>
    <w:rsid w:val="00E04382"/>
    <w:rsid w:val="00E074E6"/>
    <w:rsid w:val="00E1036A"/>
    <w:rsid w:val="00E104C6"/>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E74"/>
    <w:rsid w:val="00E3486C"/>
    <w:rsid w:val="00E34F94"/>
    <w:rsid w:val="00E35A07"/>
    <w:rsid w:val="00E367C2"/>
    <w:rsid w:val="00E37216"/>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91C4C"/>
    <w:rsid w:val="00E92167"/>
    <w:rsid w:val="00E935EB"/>
    <w:rsid w:val="00E946B0"/>
    <w:rsid w:val="00E946F2"/>
    <w:rsid w:val="00E97398"/>
    <w:rsid w:val="00EA14FB"/>
    <w:rsid w:val="00EA3BC1"/>
    <w:rsid w:val="00EA4207"/>
    <w:rsid w:val="00EA4524"/>
    <w:rsid w:val="00EA4E62"/>
    <w:rsid w:val="00EA5FB6"/>
    <w:rsid w:val="00EB010B"/>
    <w:rsid w:val="00EB40DA"/>
    <w:rsid w:val="00EC0543"/>
    <w:rsid w:val="00EC0E6F"/>
    <w:rsid w:val="00EC3F25"/>
    <w:rsid w:val="00EC7190"/>
    <w:rsid w:val="00EC7F20"/>
    <w:rsid w:val="00ED019B"/>
    <w:rsid w:val="00ED2263"/>
    <w:rsid w:val="00ED29F0"/>
    <w:rsid w:val="00ED3775"/>
    <w:rsid w:val="00ED5E9C"/>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458E"/>
    <w:rsid w:val="00F15EF2"/>
    <w:rsid w:val="00F23D4C"/>
    <w:rsid w:val="00F313C4"/>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4DC"/>
    <w:rsid w:val="00F83C30"/>
    <w:rsid w:val="00F866F4"/>
    <w:rsid w:val="00F87ED2"/>
    <w:rsid w:val="00F90A83"/>
    <w:rsid w:val="00F90D46"/>
    <w:rsid w:val="00F9102B"/>
    <w:rsid w:val="00F92083"/>
    <w:rsid w:val="00F92E74"/>
    <w:rsid w:val="00F94490"/>
    <w:rsid w:val="00F9566B"/>
    <w:rsid w:val="00FA00E7"/>
    <w:rsid w:val="00FA20D6"/>
    <w:rsid w:val="00FA375E"/>
    <w:rsid w:val="00FA59F3"/>
    <w:rsid w:val="00FA65B5"/>
    <w:rsid w:val="00FA7E96"/>
    <w:rsid w:val="00FB1200"/>
    <w:rsid w:val="00FB2C27"/>
    <w:rsid w:val="00FB3E8F"/>
    <w:rsid w:val="00FB51AE"/>
    <w:rsid w:val="00FB746A"/>
    <w:rsid w:val="00FC0BC1"/>
    <w:rsid w:val="00FC274E"/>
    <w:rsid w:val="00FC5422"/>
    <w:rsid w:val="00FC6F48"/>
    <w:rsid w:val="00FD0B05"/>
    <w:rsid w:val="00FD355B"/>
    <w:rsid w:val="00FD3EF0"/>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D0FD2"/>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3.jpeg"/><Relationship Id="rId31" Type="http://schemas.openxmlformats.org/officeDocument/2006/relationships/image" Target="media/image15.png"/><Relationship Id="rId44" Type="http://schemas.openxmlformats.org/officeDocument/2006/relationships/image" Target="media/image28.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Props1.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288</TotalTime>
  <Pages>72</Pages>
  <Words>21361</Words>
  <Characters>121764</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201</cp:revision>
  <cp:lastPrinted>2022-03-14T01:44:00Z</cp:lastPrinted>
  <dcterms:created xsi:type="dcterms:W3CDTF">2022-03-11T11:25:00Z</dcterms:created>
  <dcterms:modified xsi:type="dcterms:W3CDTF">2022-08-30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